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7E10" w:rsidRPr="00767E10" w:rsidRDefault="006159C4">
      <w:pPr>
        <w:rPr>
          <w:rFonts w:ascii="Times New Roman" w:hAnsi="Times New Roman" w:cs="Times New Roman"/>
          <w:sz w:val="28"/>
          <w:szCs w:val="28"/>
        </w:rPr>
      </w:pPr>
      <w:r>
        <w:rPr>
          <w:rFonts w:ascii="Times New Roman" w:hAnsi="Times New Roman" w:cs="Times New Roman"/>
          <w:sz w:val="28"/>
          <w:szCs w:val="28"/>
        </w:rPr>
        <w:t>S1 Table: c</w:t>
      </w:r>
      <w:r w:rsidR="00767E10" w:rsidRPr="00767E10">
        <w:rPr>
          <w:rFonts w:ascii="Times New Roman" w:hAnsi="Times New Roman" w:cs="Times New Roman"/>
          <w:sz w:val="28"/>
          <w:szCs w:val="28"/>
        </w:rPr>
        <w:t>haracteristics of studies included in this meta-analysis</w:t>
      </w:r>
      <w:bookmarkStart w:id="0" w:name="_GoBack"/>
      <w:bookmarkEnd w:id="0"/>
    </w:p>
    <w:tbl>
      <w:tblPr>
        <w:tblStyle w:val="TableGrid1"/>
        <w:tblW w:w="9350" w:type="dxa"/>
        <w:tblLook w:val="04A0" w:firstRow="1" w:lastRow="0" w:firstColumn="1" w:lastColumn="0" w:noHBand="0" w:noVBand="1"/>
      </w:tblPr>
      <w:tblGrid>
        <w:gridCol w:w="758"/>
        <w:gridCol w:w="1393"/>
        <w:gridCol w:w="1438"/>
        <w:gridCol w:w="962"/>
        <w:gridCol w:w="962"/>
        <w:gridCol w:w="1373"/>
        <w:gridCol w:w="1219"/>
        <w:gridCol w:w="1245"/>
      </w:tblGrid>
      <w:tr w:rsidR="00D05E4D" w:rsidRPr="00767E10" w:rsidTr="00061005">
        <w:trPr>
          <w:trHeight w:val="300"/>
        </w:trPr>
        <w:tc>
          <w:tcPr>
            <w:tcW w:w="805" w:type="dxa"/>
          </w:tcPr>
          <w:p w:rsid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S</w:t>
            </w:r>
            <w:r w:rsidR="00061005">
              <w:rPr>
                <w:rFonts w:ascii="Times New Roman" w:eastAsia="Calibri" w:hAnsi="Times New Roman" w:cs="Times New Roman"/>
                <w:sz w:val="24"/>
                <w:szCs w:val="24"/>
              </w:rPr>
              <w:t>tudy</w:t>
            </w:r>
          </w:p>
          <w:p w:rsidR="00061005" w:rsidRDefault="00061005" w:rsidP="00767E10">
            <w:pPr>
              <w:rPr>
                <w:rFonts w:ascii="Times New Roman" w:eastAsia="Calibri" w:hAnsi="Times New Roman" w:cs="Times New Roman"/>
                <w:sz w:val="24"/>
                <w:szCs w:val="24"/>
              </w:rPr>
            </w:pPr>
            <w:r>
              <w:rPr>
                <w:rFonts w:ascii="Times New Roman" w:eastAsia="Calibri" w:hAnsi="Times New Roman" w:cs="Times New Roman"/>
                <w:sz w:val="24"/>
                <w:szCs w:val="24"/>
              </w:rPr>
              <w:t>Ref.</w:t>
            </w:r>
          </w:p>
          <w:p w:rsidR="00061005" w:rsidRPr="00767E10" w:rsidRDefault="00061005" w:rsidP="00767E10">
            <w:pPr>
              <w:rPr>
                <w:rFonts w:ascii="Times New Roman" w:eastAsia="Calibri" w:hAnsi="Times New Roman" w:cs="Times New Roman"/>
                <w:sz w:val="24"/>
                <w:szCs w:val="24"/>
              </w:rPr>
            </w:pPr>
            <w:r>
              <w:rPr>
                <w:rFonts w:ascii="Times New Roman" w:eastAsia="Calibri" w:hAnsi="Times New Roman" w:cs="Times New Roman"/>
                <w:sz w:val="24"/>
                <w:szCs w:val="24"/>
              </w:rPr>
              <w:t>No.</w:t>
            </w:r>
          </w:p>
        </w:tc>
        <w:tc>
          <w:tcPr>
            <w:tcW w:w="1436" w:type="dxa"/>
            <w:noWrap/>
            <w:hideMark/>
          </w:tcPr>
          <w:p w:rsidR="00767E10" w:rsidRPr="00767E10" w:rsidRDefault="00061005" w:rsidP="00767E10">
            <w:pPr>
              <w:rPr>
                <w:rFonts w:ascii="Times New Roman" w:eastAsia="Calibri" w:hAnsi="Times New Roman" w:cs="Times New Roman"/>
                <w:sz w:val="24"/>
                <w:szCs w:val="24"/>
              </w:rPr>
            </w:pPr>
            <w:r>
              <w:rPr>
                <w:rFonts w:ascii="Times New Roman" w:eastAsia="Calibri" w:hAnsi="Times New Roman" w:cs="Times New Roman"/>
                <w:sz w:val="24"/>
                <w:szCs w:val="24"/>
              </w:rPr>
              <w:t>Author/s and year</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Country </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o.</w:t>
            </w:r>
          </w:p>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ositive</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o.</w:t>
            </w:r>
          </w:p>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Tested</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i/>
                <w:iCs/>
                <w:sz w:val="24"/>
                <w:szCs w:val="24"/>
              </w:rPr>
              <w:t>Plasmodium</w:t>
            </w:r>
            <w:r w:rsidRPr="00767E10">
              <w:rPr>
                <w:rFonts w:ascii="Times New Roman" w:eastAsia="Calibri" w:hAnsi="Times New Roman" w:cs="Times New Roman"/>
                <w:sz w:val="24"/>
                <w:szCs w:val="24"/>
              </w:rPr>
              <w:t xml:space="preserve"> species (No. positive)</w:t>
            </w:r>
          </w:p>
        </w:tc>
        <w:tc>
          <w:tcPr>
            <w:tcW w:w="1196"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Diagnostic method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Risk of bias assessment</w:t>
            </w:r>
          </w:p>
        </w:tc>
      </w:tr>
      <w:tr w:rsidR="00D05E4D" w:rsidRPr="00767E10" w:rsidTr="00061005">
        <w:trPr>
          <w:trHeight w:val="300"/>
        </w:trPr>
        <w:tc>
          <w:tcPr>
            <w:tcW w:w="805" w:type="dxa"/>
          </w:tcPr>
          <w:p w:rsidR="00767E10" w:rsidRPr="00767E10" w:rsidRDefault="00C32225" w:rsidP="00C32225">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BZGFuZTwvQXV0aG9yPjxZZWFyPjIwMjA8L1llYXI+PFJl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BZGFuZTwvQXV0aG9yPjxZZWFyPjIwMjA8L1llYXI+PFJl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Adane</w:t>
            </w:r>
            <w:proofErr w:type="spellEnd"/>
            <w:r w:rsidRPr="00767E10">
              <w:rPr>
                <w:rFonts w:ascii="Times New Roman" w:eastAsia="Calibri" w:hAnsi="Times New Roman" w:cs="Times New Roman"/>
                <w:sz w:val="24"/>
                <w:szCs w:val="24"/>
              </w:rPr>
              <w:t xml:space="preserve"> et al., 2020</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Ethiop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5</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83</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Pf=8, </w:t>
            </w:r>
            <w:proofErr w:type="spellStart"/>
            <w:r w:rsidRPr="00767E10">
              <w:rPr>
                <w:rFonts w:ascii="Times New Roman" w:eastAsia="Calibri" w:hAnsi="Times New Roman" w:cs="Times New Roman"/>
                <w:sz w:val="24"/>
                <w:szCs w:val="24"/>
              </w:rPr>
              <w:t>Pv</w:t>
            </w:r>
            <w:proofErr w:type="spellEnd"/>
            <w:r w:rsidRPr="00767E10">
              <w:rPr>
                <w:rFonts w:ascii="Times New Roman" w:eastAsia="Calibri" w:hAnsi="Times New Roman" w:cs="Times New Roman"/>
                <w:sz w:val="24"/>
                <w:szCs w:val="24"/>
              </w:rPr>
              <w:t xml:space="preserve">=5, </w:t>
            </w:r>
            <w:proofErr w:type="spellStart"/>
            <w:r w:rsidRPr="00767E10">
              <w:rPr>
                <w:rFonts w:ascii="Times New Roman" w:eastAsia="Calibri" w:hAnsi="Times New Roman" w:cs="Times New Roman"/>
                <w:sz w:val="24"/>
                <w:szCs w:val="24"/>
              </w:rPr>
              <w:t>Pf+Pv</w:t>
            </w:r>
            <w:proofErr w:type="spellEnd"/>
            <w:r w:rsidRPr="00767E10">
              <w:rPr>
                <w:rFonts w:ascii="Times New Roman" w:eastAsia="Calibri" w:hAnsi="Times New Roman" w:cs="Times New Roman"/>
                <w:sz w:val="24"/>
                <w:szCs w:val="24"/>
              </w:rPr>
              <w:t>=2</w:t>
            </w:r>
          </w:p>
        </w:tc>
        <w:tc>
          <w:tcPr>
            <w:tcW w:w="1196"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C32225" w:rsidP="00C32225">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BZGVzaW5hPC9BdXRob3I+PFllYXI+MjAwOTwvWWVhcj48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BZGVzaW5hPC9BdXRob3I+PFllYXI+MjAwOTwvWWVhcj48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2]</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Adesina</w:t>
            </w:r>
            <w:proofErr w:type="spellEnd"/>
            <w:r w:rsidRPr="00767E10">
              <w:rPr>
                <w:rFonts w:ascii="Times New Roman" w:eastAsia="Calibri" w:hAnsi="Times New Roman" w:cs="Times New Roman"/>
                <w:sz w:val="24"/>
                <w:szCs w:val="24"/>
              </w:rPr>
              <w:t xml:space="preserve"> et al., 2009</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56</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500</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156</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Moderate </w:t>
            </w:r>
          </w:p>
        </w:tc>
      </w:tr>
      <w:tr w:rsidR="00D05E4D" w:rsidRPr="00767E10" w:rsidTr="00061005">
        <w:trPr>
          <w:trHeight w:val="300"/>
        </w:trPr>
        <w:tc>
          <w:tcPr>
            <w:tcW w:w="805" w:type="dxa"/>
          </w:tcPr>
          <w:p w:rsidR="00767E10" w:rsidRPr="00767E10" w:rsidRDefault="00C32225" w:rsidP="00C32225">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Ba2luYm88L0F1dGhvcj48WWVhcj4yMDE0PC9ZZWFyPjxS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Ba2luYm88L0F1dGhvcj48WWVhcj4yMDE0PC9ZZWFyPjxS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3]</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Akinbo</w:t>
            </w:r>
            <w:proofErr w:type="spellEnd"/>
            <w:r w:rsidRPr="00767E10">
              <w:rPr>
                <w:rFonts w:ascii="Times New Roman" w:eastAsia="Calibri" w:hAnsi="Times New Roman" w:cs="Times New Roman"/>
                <w:sz w:val="24"/>
                <w:szCs w:val="24"/>
              </w:rPr>
              <w:t xml:space="preserve"> et al., 2014</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97</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439</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R</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Moderate </w:t>
            </w:r>
          </w:p>
        </w:tc>
      </w:tr>
      <w:tr w:rsidR="00D05E4D" w:rsidRPr="00767E10" w:rsidTr="00061005">
        <w:trPr>
          <w:trHeight w:val="300"/>
        </w:trPr>
        <w:tc>
          <w:tcPr>
            <w:tcW w:w="805" w:type="dxa"/>
          </w:tcPr>
          <w:p w:rsidR="00767E10" w:rsidRPr="00767E10" w:rsidRDefault="00C32225" w:rsidP="00C32225">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Anchang-Kimbi&lt;/Author&gt;&lt;Year&gt;2015&lt;/Year&gt;&lt;RecNum&gt;7&lt;/RecNum&gt;&lt;DisplayText&gt;[4]&lt;/DisplayText&gt;&lt;record&gt;&lt;rec-number&gt;7&lt;/rec-number&gt;&lt;foreign-keys&gt;&lt;key app="EN" db-id="0r9wp0tf6pe9ahe2d0ox9px6dx02z0vv5ez9" timestamp="1610781611"&gt;7&lt;/key&gt;&lt;/foreign-keys&gt;&lt;ref-type name="Journal Article"&gt;17&lt;/ref-type&gt;&lt;contributors&gt;&lt;authors&gt;&lt;author&gt;Anchang-Kimbi, Judith K&lt;/author&gt;&lt;author&gt;Nkweti, Vera Ngenwie&lt;/author&gt;&lt;author&gt;Ntonifor, Helen Ngum&lt;/author&gt;&lt;author&gt;Apinjoh, Tobias O&lt;/author&gt;&lt;author&gt;Tata, Rolland Bantar&lt;/author&gt;&lt;author&gt;Chi, Hanesh Fru&lt;/author&gt;&lt;author&gt;Achidi, Eric Akum&lt;/author&gt;&lt;/authors&gt;&lt;/contributors&gt;&lt;titles&gt;&lt;title&gt;Plasmodium falciparum parasitaemia and malaria among pregnant women at first clinic visit in the mount Cameroon Area&lt;/title&gt;&lt;secondary-title&gt;BMC infectious diseases&lt;/secondary-title&gt;&lt;/titles&gt;&lt;periodical&gt;&lt;full-title&gt;BMC infectious diseases&lt;/full-title&gt;&lt;/periodical&gt;&lt;pages&gt;1-10&lt;/pages&gt;&lt;volume&gt;15&lt;/volume&gt;&lt;number&gt;1&lt;/number&gt;&lt;dates&gt;&lt;year&gt;2015&lt;/year&gt;&lt;/dates&gt;&lt;isbn&gt;1471-2334&lt;/isbn&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4]</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Anchang-Kimbi</w:t>
            </w:r>
            <w:proofErr w:type="spellEnd"/>
            <w:r w:rsidRPr="00767E10">
              <w:rPr>
                <w:rFonts w:ascii="Times New Roman" w:eastAsia="Calibri" w:hAnsi="Times New Roman" w:cs="Times New Roman"/>
                <w:sz w:val="24"/>
                <w:szCs w:val="24"/>
              </w:rPr>
              <w:t xml:space="preserve"> et al., 2015</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Cameroon </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7</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301</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27</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Moderate </w:t>
            </w:r>
          </w:p>
        </w:tc>
      </w:tr>
      <w:tr w:rsidR="00D05E4D" w:rsidRPr="00767E10" w:rsidTr="00061005">
        <w:trPr>
          <w:trHeight w:val="300"/>
        </w:trPr>
        <w:tc>
          <w:tcPr>
            <w:tcW w:w="805" w:type="dxa"/>
          </w:tcPr>
          <w:p w:rsidR="00767E10" w:rsidRPr="00767E10" w:rsidRDefault="00C32225" w:rsidP="00C32225">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BbnlhZWhpZTwvQXV0aG9yPjxZZWFyPjIwMTE8L1llYXI+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BbnlhZWhpZTwvQXV0aG9yPjxZZWFyPjIwMTE8L1llYXI+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5]</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Anyaehie</w:t>
            </w:r>
            <w:proofErr w:type="spellEnd"/>
            <w:r w:rsidRPr="00767E10">
              <w:rPr>
                <w:rFonts w:ascii="Times New Roman" w:eastAsia="Calibri" w:hAnsi="Times New Roman" w:cs="Times New Roman"/>
                <w:sz w:val="24"/>
                <w:szCs w:val="24"/>
              </w:rPr>
              <w:t xml:space="preserve">  et al., 2011</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470</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990</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R</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C32225" w:rsidP="00C32225">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Bouyou-Akotet&lt;/Author&gt;&lt;Year&gt;2003&lt;/Year&gt;&lt;RecNum&gt;13&lt;/RecNum&gt;&lt;DisplayText&gt;[6]&lt;/DisplayText&gt;&lt;record&gt;&lt;rec-number&gt;13&lt;/rec-number&gt;&lt;foreign-keys&gt;&lt;key app="EN" db-id="0r9wp0tf6pe9ahe2d0ox9px6dx02z0vv5ez9" timestamp="1610781611"&gt;13&lt;/key&gt;&lt;/foreign-keys&gt;&lt;ref-type name="Journal Article"&gt;17&lt;/ref-type&gt;&lt;contributors&gt;&lt;authors&gt;&lt;author&gt;Bouyou-Akotet, Marielle K&lt;/author&gt;&lt;author&gt;Ionete-Collard, Denisa E&lt;/author&gt;&lt;author&gt;Mabika-Manfoumbi, Modeste&lt;/author&gt;&lt;author&gt;Kendjo, Eric&lt;/author&gt;&lt;author&gt;Matsiegui, Pierre-Blaise&lt;/author&gt;&lt;author&gt;Mavoungou, Elie&lt;/author&gt;&lt;author&gt;Kombila, Maryvonne&lt;/author&gt;&lt;/authors&gt;&lt;/contributors&gt;&lt;titles&gt;&lt;title&gt;Prevalence of Plasmodium falciparum infection in pregnant women in Gabon&lt;/title&gt;&lt;secondary-title&gt;Malaria journal&lt;/secondary-title&gt;&lt;/titles&gt;&lt;periodical&gt;&lt;full-title&gt;Malaria Journal&lt;/full-title&gt;&lt;/periodical&gt;&lt;pages&gt;1-7&lt;/pages&gt;&lt;volume&gt;2&lt;/volume&gt;&lt;number&gt;1&lt;/number&gt;&lt;dates&gt;&lt;year&gt;2003&lt;/year&gt;&lt;/dates&gt;&lt;isbn&gt;1475-2875&lt;/isbn&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6]</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Bouyou-Akotet</w:t>
            </w:r>
            <w:proofErr w:type="spellEnd"/>
            <w:r w:rsidRPr="00767E10">
              <w:rPr>
                <w:rFonts w:ascii="Times New Roman" w:eastAsia="Calibri" w:hAnsi="Times New Roman" w:cs="Times New Roman"/>
                <w:sz w:val="24"/>
                <w:szCs w:val="24"/>
              </w:rPr>
              <w:t xml:space="preserve"> et al., 2003</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Gabon</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93</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27</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93</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Moderate </w:t>
            </w:r>
          </w:p>
        </w:tc>
      </w:tr>
      <w:tr w:rsidR="00D05E4D" w:rsidRPr="00767E10" w:rsidTr="00061005">
        <w:trPr>
          <w:trHeight w:val="300"/>
        </w:trPr>
        <w:tc>
          <w:tcPr>
            <w:tcW w:w="805" w:type="dxa"/>
          </w:tcPr>
          <w:p w:rsidR="00767E10" w:rsidRPr="00767E10" w:rsidRDefault="00C32225" w:rsidP="00C32225">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Eb3VhbWJhPC9BdXRob3I+PFllYXI+MjAxMjwvWWVhcj48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Eb3VhbWJhPC9BdXRob3I+PFllYXI+MjAxMjwvWWVhcj48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7]</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Douamba</w:t>
            </w:r>
            <w:proofErr w:type="spellEnd"/>
            <w:r w:rsidRPr="00767E10">
              <w:rPr>
                <w:rFonts w:ascii="Times New Roman" w:eastAsia="Calibri" w:hAnsi="Times New Roman" w:cs="Times New Roman"/>
                <w:sz w:val="24"/>
                <w:szCs w:val="24"/>
              </w:rPr>
              <w:t xml:space="preserve"> et al., 2012</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Burkina Faso</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49</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01</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49</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and RDT</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Moderate </w:t>
            </w:r>
          </w:p>
        </w:tc>
      </w:tr>
      <w:tr w:rsidR="00D05E4D" w:rsidRPr="00767E10" w:rsidTr="00061005">
        <w:trPr>
          <w:trHeight w:val="300"/>
        </w:trPr>
        <w:tc>
          <w:tcPr>
            <w:tcW w:w="805" w:type="dxa"/>
          </w:tcPr>
          <w:p w:rsidR="00767E10" w:rsidRPr="00767E10" w:rsidRDefault="00C32225" w:rsidP="00C32225">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Emiasegen&lt;/Author&gt;&lt;Year&gt;2017&lt;/Year&gt;&lt;RecNum&gt;25&lt;/RecNum&gt;&lt;DisplayText&gt;[8]&lt;/DisplayText&gt;&lt;record&gt;&lt;rec-number&gt;25&lt;/rec-number&gt;&lt;foreign-keys&gt;&lt;key app="EN" db-id="0r9wp0tf6pe9ahe2d0ox9px6dx02z0vv5ez9" timestamp="1610781611"&gt;25&lt;/key&gt;&lt;/foreign-keys&gt;&lt;ref-type name="Journal Article"&gt;17&lt;/ref-type&gt;&lt;contributors&gt;&lt;authors&gt;&lt;author&gt;Emiasegen, Samuel E&lt;/author&gt;&lt;author&gt;Giwa, Fatima J&lt;/author&gt;&lt;author&gt;Ajumobi, Olufemi&lt;/author&gt;&lt;author&gt;Ajayi, IO&lt;/author&gt;&lt;author&gt;Ahmed, Saad A&lt;/author&gt;&lt;author&gt;Olayinka, Adebola T&lt;/author&gt;&lt;/authors&gt;&lt;/contributors&gt;&lt;titles&gt;&lt;title&gt;Asymptomatic Plasmodium falciparum parasitaemia among pregnant women: a health facility-based survey in Nassarawa-Eggon, Nigeria&lt;/title&gt;&lt;secondary-title&gt;Malaria World J&lt;/secondary-title&gt;&lt;/titles&gt;&lt;periodical&gt;&lt;full-title&gt;Malaria World J&lt;/full-title&gt;&lt;/periodical&gt;&lt;pages&gt;25-34&lt;/pages&gt;&lt;volume&gt;15&lt;/volume&gt;&lt;number&gt;24&lt;/number&gt;&lt;dates&gt;&lt;year&gt;2017&lt;/year&gt;&lt;/dates&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8]</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Emiasegen</w:t>
            </w:r>
            <w:proofErr w:type="spellEnd"/>
            <w:r w:rsidRPr="00767E10">
              <w:rPr>
                <w:rFonts w:ascii="Times New Roman" w:eastAsia="Calibri" w:hAnsi="Times New Roman" w:cs="Times New Roman"/>
                <w:sz w:val="24"/>
                <w:szCs w:val="24"/>
              </w:rPr>
              <w:t xml:space="preserve"> et al., 2017</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55</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42</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55</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C32225" w:rsidP="00C32225">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Esu&lt;/Author&gt;&lt;Year&gt;2018&lt;/Year&gt;&lt;RecNum&gt;26&lt;/RecNum&gt;&lt;DisplayText&gt;[9]&lt;/DisplayText&gt;&lt;record&gt;&lt;rec-number&gt;26&lt;/rec-number&gt;&lt;foreign-keys&gt;&lt;key app="EN" db-id="0r9wp0tf6pe9ahe2d0ox9px6dx02z0vv5ez9" timestamp="1610781611"&gt;26&lt;/key&gt;&lt;/foreign-keys&gt;&lt;ref-type name="Journal Article"&gt;17&lt;/ref-type&gt;&lt;contributors&gt;&lt;authors&gt;&lt;author&gt;Esu, Ekpereonne&lt;/author&gt;&lt;author&gt;Tacoli, Costanza&lt;/author&gt;&lt;author&gt;Gai, Prabhanjan&lt;/author&gt;&lt;author&gt;Berens-Riha, Nicole&lt;/author&gt;&lt;author&gt;Pritsch, Michael&lt;/author&gt;&lt;author&gt;Loescher, Thomas&lt;/author&gt;&lt;author&gt;Meremikwu, Martin&lt;/author&gt;&lt;/authors&gt;&lt;/contributors&gt;&lt;titles&gt;&lt;title&gt;Prevalence of the Pfdhfr and Pfdhps mutations among asymptomatic pregnant women in Southeast Nigeria&lt;/title&gt;&lt;secondary-title&gt;Parasitology research&lt;/secondary-title&gt;&lt;/titles&gt;&lt;periodical&gt;&lt;full-title&gt;Parasitology research&lt;/full-title&gt;&lt;/periodical&gt;&lt;pages&gt;801-807&lt;/pages&gt;&lt;volume&gt;117&lt;/volume&gt;&lt;number&gt;3&lt;/number&gt;&lt;dates&gt;&lt;year&gt;2018&lt;/year&gt;&lt;/dates&gt;&lt;isbn&gt;0932-0113&lt;/isbn&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9]</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Esu</w:t>
            </w:r>
            <w:proofErr w:type="spellEnd"/>
            <w:r w:rsidRPr="00767E10">
              <w:rPr>
                <w:rFonts w:ascii="Times New Roman" w:eastAsia="Calibri" w:hAnsi="Times New Roman" w:cs="Times New Roman"/>
                <w:sz w:val="24"/>
                <w:szCs w:val="24"/>
              </w:rPr>
              <w:t xml:space="preserve"> et al., 2018</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32</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459</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32</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C32225" w:rsidP="00C32225">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GYWxhZGU8L0F1dGhvcj48WWVhcj4yMDA4PC9ZZWFyPjxS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=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GYWxhZGU8L0F1dGhvcj48WWVhcj4yMDA4PC9ZZWFyPjxS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=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0]</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Falade</w:t>
            </w:r>
            <w:proofErr w:type="spellEnd"/>
            <w:r w:rsidRPr="00767E10">
              <w:rPr>
                <w:rFonts w:ascii="Times New Roman" w:eastAsia="Calibri" w:hAnsi="Times New Roman" w:cs="Times New Roman"/>
                <w:sz w:val="24"/>
                <w:szCs w:val="24"/>
              </w:rPr>
              <w:t xml:space="preserve"> et al., 2008</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38</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848</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R</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Moderate </w:t>
            </w:r>
          </w:p>
        </w:tc>
      </w:tr>
      <w:tr w:rsidR="00D05E4D" w:rsidRPr="00767E10" w:rsidTr="00061005">
        <w:trPr>
          <w:trHeight w:val="300"/>
        </w:trPr>
        <w:tc>
          <w:tcPr>
            <w:tcW w:w="805" w:type="dxa"/>
          </w:tcPr>
          <w:p w:rsidR="00767E10" w:rsidRPr="00767E10" w:rsidRDefault="00A309E1" w:rsidP="00A309E1">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GZWxla2U8L0F1dGhvcj48WWVhcj4yMDIwPC9ZZWFyPjxS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=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GZWxla2U8L0F1dGhvcj48WWVhcj4yMDIwPC9ZZWFyPjxS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=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1]</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Feleke</w:t>
            </w:r>
            <w:proofErr w:type="spellEnd"/>
            <w:r w:rsidRPr="00767E10">
              <w:rPr>
                <w:rFonts w:ascii="Times New Roman" w:eastAsia="Calibri" w:hAnsi="Times New Roman" w:cs="Times New Roman"/>
                <w:sz w:val="24"/>
                <w:szCs w:val="24"/>
              </w:rPr>
              <w:t xml:space="preserve"> et al., 2020</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Ethiop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5</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63</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Pf=9, </w:t>
            </w:r>
            <w:proofErr w:type="spellStart"/>
            <w:r w:rsidRPr="00767E10">
              <w:rPr>
                <w:rFonts w:ascii="Times New Roman" w:eastAsia="Calibri" w:hAnsi="Times New Roman" w:cs="Times New Roman"/>
                <w:sz w:val="24"/>
                <w:szCs w:val="24"/>
              </w:rPr>
              <w:t>Pv</w:t>
            </w:r>
            <w:proofErr w:type="spellEnd"/>
            <w:r w:rsidRPr="00767E10">
              <w:rPr>
                <w:rFonts w:ascii="Times New Roman" w:eastAsia="Calibri" w:hAnsi="Times New Roman" w:cs="Times New Roman"/>
                <w:sz w:val="24"/>
                <w:szCs w:val="24"/>
              </w:rPr>
              <w:t>=6</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A309E1" w:rsidP="00A309E1">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GcmFuY2luZTwvQXV0aG9yPjxZZWFyPjIwMTY8L1llYXI+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GcmFuY2luZTwvQXV0aG9yPjxZZWFyPjIwMTY8L1llYXI+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2]</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Francine et al., 2016</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DR Congo</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68</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363</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68</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A309E1" w:rsidP="00A309E1">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HYWppZGE8L0F1dGhvcj48WWVhcj4yMDEwPC9ZZWFyPjxS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HYWppZGE8L0F1dGhvcj48WWVhcj4yMDEwPC9ZZWFyPjxS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3]</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Gajida</w:t>
            </w:r>
            <w:proofErr w:type="spellEnd"/>
            <w:r w:rsidRPr="00767E10">
              <w:rPr>
                <w:rFonts w:ascii="Times New Roman" w:eastAsia="Calibri" w:hAnsi="Times New Roman" w:cs="Times New Roman"/>
                <w:sz w:val="24"/>
                <w:szCs w:val="24"/>
              </w:rPr>
              <w:t xml:space="preserve"> et al., 2010</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90</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360</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R</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A309E1" w:rsidP="00A309E1">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HaWJzb24gV2F3ZXJ1PC9BdXRob3I+PFllYXI+MjAyMDwv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HaWJzb24gV2F3ZXJ1PC9BdXRob3I+PFllYXI+MjAyMDwv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4]</w:t>
            </w:r>
            <w:r>
              <w:rPr>
                <w:rFonts w:ascii="Times New Roman" w:eastAsia="Calibri" w:hAnsi="Times New Roman" w:cs="Times New Roman"/>
                <w:sz w:val="24"/>
                <w:szCs w:val="24"/>
              </w:rPr>
              <w:fldChar w:fldCharType="end"/>
            </w:r>
          </w:p>
        </w:tc>
        <w:tc>
          <w:tcPr>
            <w:tcW w:w="1436"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Gibson et al., 2020</w:t>
            </w:r>
          </w:p>
        </w:tc>
        <w:tc>
          <w:tcPr>
            <w:tcW w:w="1410"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Kenya</w:t>
            </w:r>
          </w:p>
        </w:tc>
        <w:tc>
          <w:tcPr>
            <w:tcW w:w="945"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40</w:t>
            </w:r>
          </w:p>
        </w:tc>
        <w:tc>
          <w:tcPr>
            <w:tcW w:w="990"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308</w:t>
            </w:r>
          </w:p>
        </w:tc>
        <w:tc>
          <w:tcPr>
            <w:tcW w:w="1347"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35, Pm=3, Po=2</w:t>
            </w:r>
          </w:p>
        </w:tc>
        <w:tc>
          <w:tcPr>
            <w:tcW w:w="1196" w:type="dxa"/>
            <w:noWrap/>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derate</w:t>
            </w:r>
          </w:p>
        </w:tc>
      </w:tr>
      <w:tr w:rsidR="00D05E4D" w:rsidRPr="00767E10" w:rsidTr="00061005">
        <w:trPr>
          <w:trHeight w:val="300"/>
        </w:trPr>
        <w:tc>
          <w:tcPr>
            <w:tcW w:w="805" w:type="dxa"/>
          </w:tcPr>
          <w:p w:rsidR="00767E10" w:rsidRPr="00767E10" w:rsidRDefault="00A309E1" w:rsidP="00A309E1">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IaWxsaWVyPC9BdXRob3I+PFllYXI+MjAwODwvWWVhcj48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IaWxsaWVyPC9BdXRob3I+PFllYXI+MjAwODwvWWVhcj48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5]</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Hillier et al., 2008</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Ugand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68</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459</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268</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Moderate </w:t>
            </w:r>
          </w:p>
        </w:tc>
      </w:tr>
      <w:tr w:rsidR="00D05E4D" w:rsidRPr="00767E10" w:rsidTr="00061005">
        <w:trPr>
          <w:trHeight w:val="300"/>
        </w:trPr>
        <w:tc>
          <w:tcPr>
            <w:tcW w:w="805" w:type="dxa"/>
          </w:tcPr>
          <w:p w:rsidR="00767E10" w:rsidRPr="00767E10" w:rsidRDefault="00A309E1" w:rsidP="00A309E1">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Igwe&lt;/Author&gt;&lt;Year&gt;2014&lt;/Year&gt;&lt;RecNum&gt;43&lt;/RecNum&gt;&lt;DisplayText&gt;[16]&lt;/DisplayText&gt;&lt;record&gt;&lt;rec-number&gt;43&lt;/rec-number&gt;&lt;foreign-keys&gt;&lt;key app="EN" db-id="0r9wp0tf6pe9ahe2d0ox9px6dx02z0vv5ez9" timestamp="1610781611"&gt;43&lt;/key&gt;&lt;/foreign-keys&gt;&lt;ref-type name="Journal Article"&gt;17&lt;/ref-type&gt;&lt;contributors&gt;&lt;authors&gt;&lt;author&gt;Igwe, Nwali Matthew&lt;/author&gt;&lt;author&gt;Joannes, Umeora Odidika Ugochukwu&lt;/author&gt;&lt;author&gt;Chukwuma, Ozumba Benjamin&lt;/author&gt;&lt;author&gt;Chukwudi, Onoh Robinson&lt;/author&gt;&lt;author&gt;Oliaemeka, Ezeonu Paul&lt;/author&gt;&lt;author&gt;Maryrose, Agwu Uzoma&lt;/author&gt;&lt;author&gt;Joseph, Agboeze&lt;/author&gt;&lt;/authors&gt;&lt;/contributors&gt;&lt;titles&gt;&lt;title&gt;Prevalence and parasite density of asymptomatic malaria parasitemia among unbooked paturients at Abakaliki, Nigeria&lt;/title&gt;&lt;secondary-title&gt;Journal of Basic and Clinical Reproductive Sciences&lt;/secondary-title&gt;&lt;/titles&gt;&lt;periodical&gt;&lt;full-title&gt;Journal of Basic and Clinical Reproductive Sciences&lt;/full-title&gt;&lt;/periodical&gt;&lt;pages&gt;44-48&lt;/pages&gt;&lt;volume&gt;3&lt;/volume&gt;&lt;number&gt;1&lt;/number&gt;&lt;dates&gt;&lt;year&gt;2014&lt;/year&gt;&lt;/dates&gt;&lt;isbn&gt;2320-2041&lt;/isbn&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6]</w:t>
            </w:r>
            <w:r>
              <w:rPr>
                <w:rFonts w:ascii="Times New Roman" w:eastAsia="Calibri" w:hAnsi="Times New Roman" w:cs="Times New Roman"/>
                <w:sz w:val="24"/>
                <w:szCs w:val="24"/>
              </w:rPr>
              <w:fldChar w:fldCharType="end"/>
            </w:r>
          </w:p>
        </w:tc>
        <w:tc>
          <w:tcPr>
            <w:tcW w:w="1436" w:type="dxa"/>
            <w:noWrap/>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Igwe</w:t>
            </w:r>
            <w:proofErr w:type="spellEnd"/>
            <w:r w:rsidRPr="00767E10">
              <w:rPr>
                <w:rFonts w:ascii="Times New Roman" w:eastAsia="Calibri" w:hAnsi="Times New Roman" w:cs="Times New Roman"/>
                <w:sz w:val="24"/>
                <w:szCs w:val="24"/>
              </w:rPr>
              <w:t xml:space="preserve"> et al., 2014</w:t>
            </w:r>
          </w:p>
        </w:tc>
        <w:tc>
          <w:tcPr>
            <w:tcW w:w="1410"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94</w:t>
            </w:r>
          </w:p>
        </w:tc>
        <w:tc>
          <w:tcPr>
            <w:tcW w:w="990"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50</w:t>
            </w:r>
          </w:p>
        </w:tc>
        <w:tc>
          <w:tcPr>
            <w:tcW w:w="1347"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194</w:t>
            </w:r>
          </w:p>
        </w:tc>
        <w:tc>
          <w:tcPr>
            <w:tcW w:w="1196" w:type="dxa"/>
            <w:noWrap/>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derate</w:t>
            </w:r>
          </w:p>
        </w:tc>
      </w:tr>
      <w:tr w:rsidR="00D05E4D" w:rsidRPr="00767E10" w:rsidTr="00061005">
        <w:trPr>
          <w:trHeight w:val="300"/>
        </w:trPr>
        <w:tc>
          <w:tcPr>
            <w:tcW w:w="805" w:type="dxa"/>
          </w:tcPr>
          <w:p w:rsidR="00767E10" w:rsidRPr="00767E10" w:rsidRDefault="00A309E1" w:rsidP="00A309E1">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Jc2FoPC9BdXRob3I+PFllYXI+MjAxMTwvWWVhcj48UmVj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Jc2FoPC9BdXRob3I+PFllYXI+MjAxMTwvWWVhcj48UmVj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7]</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Isah</w:t>
            </w:r>
            <w:proofErr w:type="spellEnd"/>
            <w:r w:rsidRPr="00767E10">
              <w:rPr>
                <w:rFonts w:ascii="Times New Roman" w:eastAsia="Calibri" w:hAnsi="Times New Roman" w:cs="Times New Roman"/>
                <w:sz w:val="24"/>
                <w:szCs w:val="24"/>
              </w:rPr>
              <w:t xml:space="preserve"> et al., 2011</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7</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25</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7</w:t>
            </w:r>
          </w:p>
        </w:tc>
        <w:tc>
          <w:tcPr>
            <w:tcW w:w="1196"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RDT</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9A3F3F" w:rsidP="009A3F3F">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Jd2Fsb2t1bjwvQXV0aG9yPjxZZWFyPjIwMTU8L1llYXI+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Jd2Fsb2t1bjwvQXV0aG9yPjxZZWFyPjIwMTU8L1llYXI+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8]</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Iwalokun</w:t>
            </w:r>
            <w:proofErr w:type="spellEnd"/>
            <w:r w:rsidRPr="00767E10">
              <w:rPr>
                <w:rFonts w:ascii="Times New Roman" w:eastAsia="Calibri" w:hAnsi="Times New Roman" w:cs="Times New Roman"/>
                <w:sz w:val="24"/>
                <w:szCs w:val="24"/>
              </w:rPr>
              <w:t xml:space="preserve"> et al., 2015</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40</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07</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40</w:t>
            </w:r>
          </w:p>
        </w:tc>
        <w:tc>
          <w:tcPr>
            <w:tcW w:w="1196"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431C8D" w:rsidP="00431C8D">
            <w:pPr>
              <w:rPr>
                <w:rFonts w:ascii="Times New Roman" w:eastAsia="Calibri" w:hAnsi="Times New Roman" w:cs="Times New Roman"/>
                <w:sz w:val="24"/>
                <w:szCs w:val="24"/>
              </w:rPr>
            </w:pPr>
            <w:r>
              <w:rPr>
                <w:rFonts w:ascii="Times New Roman" w:eastAsia="Calibri" w:hAnsi="Times New Roman" w:cs="Times New Roman"/>
                <w:sz w:val="24"/>
                <w:szCs w:val="24"/>
              </w:rPr>
              <w:lastRenderedPageBreak/>
              <w:fldChar w:fldCharType="begin">
                <w:fldData xml:space="preserve">PEVuZE5vdGU+PENpdGU+PEF1dGhvcj5LYXR0ZW5iZXJnPC9BdXRob3I+PFllYXI+MjAxMjwvWWVh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LYXR0ZW5iZXJnPC9BdXRob3I+PFllYXI+MjAxMjwvWWVh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9]</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Kattenberg</w:t>
            </w:r>
            <w:proofErr w:type="spellEnd"/>
            <w:r w:rsidRPr="00767E10">
              <w:rPr>
                <w:rFonts w:ascii="Times New Roman" w:eastAsia="Calibri" w:hAnsi="Times New Roman" w:cs="Times New Roman"/>
                <w:sz w:val="24"/>
                <w:szCs w:val="24"/>
              </w:rPr>
              <w:t xml:space="preserve"> et al., 2012</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Burkina Faso</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01</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380</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201</w:t>
            </w:r>
          </w:p>
        </w:tc>
        <w:tc>
          <w:tcPr>
            <w:tcW w:w="1196"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431C8D" w:rsidP="00431C8D">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Kiptoo&lt;/Author&gt;&lt;Year&gt;2016&lt;/Year&gt;&lt;RecNum&gt;48&lt;/RecNum&gt;&lt;DisplayText&gt;[20]&lt;/DisplayText&gt;&lt;record&gt;&lt;rec-number&gt;48&lt;/rec-number&gt;&lt;foreign-keys&gt;&lt;key app="EN" db-id="0r9wp0tf6pe9ahe2d0ox9px6dx02z0vv5ez9" timestamp="1610781611"&gt;48&lt;/key&gt;&lt;/foreign-keys&gt;&lt;ref-type name="Thesis"&gt;32&lt;/ref-type&gt;&lt;contributors&gt;&lt;authors&gt;&lt;author&gt;Kiptoo, DANIEL&lt;/author&gt;&lt;/authors&gt;&lt;/contributors&gt;&lt;titles&gt;&lt;title&gt;Factors Associated with Asymptomatic Malaria among Pregnant Women Attending Antenatal Clinic at Ridge Regional Hospital Accra, Ghana&lt;/title&gt;&lt;/titles&gt;&lt;dates&gt;&lt;year&gt;2016&lt;/year&gt;&lt;/dates&gt;&lt;publisher&gt;University of Ghana&lt;/publisher&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20]</w:t>
            </w:r>
            <w:r>
              <w:rPr>
                <w:rFonts w:ascii="Times New Roman" w:eastAsia="Calibri" w:hAnsi="Times New Roman" w:cs="Times New Roman"/>
                <w:sz w:val="24"/>
                <w:szCs w:val="24"/>
              </w:rPr>
              <w:fldChar w:fldCharType="end"/>
            </w:r>
          </w:p>
        </w:tc>
        <w:tc>
          <w:tcPr>
            <w:tcW w:w="1436" w:type="dxa"/>
            <w:noWrap/>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Kiptoo</w:t>
            </w:r>
            <w:proofErr w:type="spellEnd"/>
            <w:r w:rsidRPr="00767E10">
              <w:rPr>
                <w:rFonts w:ascii="Times New Roman" w:eastAsia="Calibri" w:hAnsi="Times New Roman" w:cs="Times New Roman"/>
                <w:sz w:val="24"/>
                <w:szCs w:val="24"/>
              </w:rPr>
              <w:t xml:space="preserve"> Daniel, 2016</w:t>
            </w:r>
          </w:p>
        </w:tc>
        <w:tc>
          <w:tcPr>
            <w:tcW w:w="1410"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Ghana</w:t>
            </w:r>
          </w:p>
        </w:tc>
        <w:tc>
          <w:tcPr>
            <w:tcW w:w="945"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2</w:t>
            </w:r>
          </w:p>
        </w:tc>
        <w:tc>
          <w:tcPr>
            <w:tcW w:w="990"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400</w:t>
            </w:r>
          </w:p>
        </w:tc>
        <w:tc>
          <w:tcPr>
            <w:tcW w:w="1347"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21, Pm=1</w:t>
            </w:r>
          </w:p>
        </w:tc>
        <w:tc>
          <w:tcPr>
            <w:tcW w:w="1196" w:type="dxa"/>
            <w:noWrap/>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derate</w:t>
            </w:r>
          </w:p>
        </w:tc>
      </w:tr>
      <w:tr w:rsidR="00D05E4D" w:rsidRPr="00767E10" w:rsidTr="00061005">
        <w:trPr>
          <w:trHeight w:val="300"/>
        </w:trPr>
        <w:tc>
          <w:tcPr>
            <w:tcW w:w="805" w:type="dxa"/>
          </w:tcPr>
          <w:p w:rsidR="00767E10" w:rsidRPr="00767E10" w:rsidRDefault="00431C8D" w:rsidP="00431C8D">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Laine&lt;/Author&gt;&lt;Year&gt;2018&lt;/Year&gt;&lt;RecNum&gt;51&lt;/RecNum&gt;&lt;DisplayText&gt;[21]&lt;/DisplayText&gt;&lt;record&gt;&lt;rec-number&gt;51&lt;/rec-number&gt;&lt;foreign-keys&gt;&lt;key app="EN" db-id="0r9wp0tf6pe9ahe2d0ox9px6dx02z0vv5ez9" timestamp="1610781611"&gt;51&lt;/key&gt;&lt;/foreign-keys&gt;&lt;ref-type name="Thesis"&gt;32&lt;/ref-type&gt;&lt;contributors&gt;&lt;authors&gt;&lt;author&gt;Laine, Tiitus&lt;/author&gt;&lt;/authors&gt;&lt;/contributors&gt;&lt;titles&gt;&lt;title&gt;The prevalence of asymptomatic malaria and its relation to the characteristics of pregnant women in rural Malawi&lt;/title&gt;&lt;/titles&gt;&lt;dates&gt;&lt;year&gt;2018&lt;/year&gt;&lt;/dates&gt;&lt;publisher&gt;Tmmpere University&lt;/publisher&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21]</w:t>
            </w:r>
            <w:r>
              <w:rPr>
                <w:rFonts w:ascii="Times New Roman" w:eastAsia="Calibri" w:hAnsi="Times New Roman" w:cs="Times New Roman"/>
                <w:sz w:val="24"/>
                <w:szCs w:val="24"/>
              </w:rPr>
              <w:fldChar w:fldCharType="end"/>
            </w:r>
          </w:p>
        </w:tc>
        <w:tc>
          <w:tcPr>
            <w:tcW w:w="1436"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Laine </w:t>
            </w:r>
            <w:proofErr w:type="spellStart"/>
            <w:r w:rsidRPr="00767E10">
              <w:rPr>
                <w:rFonts w:ascii="Times New Roman" w:eastAsia="Calibri" w:hAnsi="Times New Roman" w:cs="Times New Roman"/>
                <w:sz w:val="24"/>
                <w:szCs w:val="24"/>
              </w:rPr>
              <w:t>Tiitus</w:t>
            </w:r>
            <w:proofErr w:type="spellEnd"/>
            <w:r w:rsidRPr="00767E10">
              <w:rPr>
                <w:rFonts w:ascii="Times New Roman" w:eastAsia="Calibri" w:hAnsi="Times New Roman" w:cs="Times New Roman"/>
                <w:sz w:val="24"/>
                <w:szCs w:val="24"/>
              </w:rPr>
              <w:t>, 2018</w:t>
            </w:r>
          </w:p>
        </w:tc>
        <w:tc>
          <w:tcPr>
            <w:tcW w:w="1410"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alawi</w:t>
            </w:r>
          </w:p>
        </w:tc>
        <w:tc>
          <w:tcPr>
            <w:tcW w:w="945"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531</w:t>
            </w:r>
          </w:p>
        </w:tc>
        <w:tc>
          <w:tcPr>
            <w:tcW w:w="990"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308</w:t>
            </w:r>
          </w:p>
        </w:tc>
        <w:tc>
          <w:tcPr>
            <w:tcW w:w="1347"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R</w:t>
            </w:r>
          </w:p>
        </w:tc>
        <w:tc>
          <w:tcPr>
            <w:tcW w:w="1196"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871136" w:rsidP="00871136">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Maiga-Ascofare&lt;/Author&gt;&lt;Year&gt;2015&lt;/Year&gt;&lt;RecNum&gt;55&lt;/RecNum&gt;&lt;DisplayText&gt;[22]&lt;/DisplayText&gt;&lt;record&gt;&lt;rec-number&gt;55&lt;/rec-number&gt;&lt;foreign-keys&gt;&lt;key app="EN" db-id="0r9wp0tf6pe9ahe2d0ox9px6dx02z0vv5ez9" timestamp="1610781611"&gt;55&lt;/key&gt;&lt;/foreign-keys&gt;&lt;ref-type name="Journal Article"&gt;17&lt;/ref-type&gt;&lt;contributors&gt;&lt;authors&gt;&lt;author&gt;Maiga-Ascofare, O.&lt;/author&gt;&lt;author&gt;Rakotozandrindrainy, R.&lt;/author&gt;&lt;author&gt;Girmann, M.&lt;/author&gt;&lt;author&gt;Hahn, A.&lt;/author&gt;&lt;author&gt;Randriamampionona, N.&lt;/author&gt;&lt;author&gt;Poppert, S.&lt;/author&gt;&lt;author&gt;May, J.&lt;/author&gt;&lt;author&gt;Schwarz, N. G.&lt;/author&gt;&lt;/authors&gt;&lt;/contributors&gt;&lt;titles&gt;&lt;title&gt;Molecular epidemiology and seroprevalence in asymptomatic Plasmodium falciparum infections of Malagasy pregnant women in the highlands&lt;/title&gt;&lt;secondary-title&gt;Malaria Journal&lt;/secondary-title&gt;&lt;/titles&gt;&lt;periodical&gt;&lt;full-title&gt;Malaria Journal&lt;/full-title&gt;&lt;/periodical&gt;&lt;pages&gt;1-9&lt;/pages&gt;&lt;volume&gt;14&lt;/volume&gt;&lt;dates&gt;&lt;year&gt;2015&lt;/year&gt;&lt;pub-dates&gt;&lt;date&gt;May&lt;/date&gt;&lt;/pub-dates&gt;&lt;/dates&gt;&lt;accession-num&gt;WOS:000354432500001&lt;/accession-num&gt;&lt;urls&gt;&lt;related-urls&gt;&lt;url&gt;&amp;lt;Go to ISI&amp;gt;://WOS:000354432500001&lt;/url&gt;&lt;url&gt;https://malariajournal.biomedcentral.com/track/pdf/10.1186/s12936-015-0704-5&lt;/url&gt;&lt;/related-urls&gt;&lt;/urls&gt;&lt;custom7&gt;188&lt;/custom7&gt;&lt;electronic-resource-num&gt;10.1186/s12936-015-0704-5&lt;/electronic-resource-num&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22]</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aiga-Ascofare</w:t>
            </w:r>
            <w:proofErr w:type="spellEnd"/>
            <w:r w:rsidRPr="00767E10">
              <w:rPr>
                <w:rFonts w:ascii="Times New Roman" w:eastAsia="Calibri" w:hAnsi="Times New Roman" w:cs="Times New Roman"/>
                <w:sz w:val="24"/>
                <w:szCs w:val="24"/>
              </w:rPr>
              <w:t xml:space="preserve"> et al., 2015</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adagascar</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74</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242</w:t>
            </w:r>
          </w:p>
        </w:tc>
        <w:tc>
          <w:tcPr>
            <w:tcW w:w="1347" w:type="dxa"/>
            <w:noWrap/>
            <w:hideMark/>
          </w:tcPr>
          <w:p w:rsidR="00767E10" w:rsidRPr="00767E10" w:rsidRDefault="00767E10" w:rsidP="00767E10">
            <w:pPr>
              <w:rPr>
                <w:rFonts w:ascii="Times New Roman" w:eastAsia="Calibri" w:hAnsi="Times New Roman" w:cs="Times New Roman"/>
                <w:sz w:val="24"/>
                <w:szCs w:val="24"/>
              </w:rPr>
            </w:pPr>
            <w:bookmarkStart w:id="1" w:name="_Hlk48442573"/>
            <w:r w:rsidRPr="00767E10">
              <w:rPr>
                <w:rFonts w:ascii="Times New Roman" w:eastAsia="Calibri" w:hAnsi="Times New Roman" w:cs="Times New Roman"/>
                <w:sz w:val="24"/>
                <w:szCs w:val="24"/>
              </w:rPr>
              <w:t xml:space="preserve">Pf=157, </w:t>
            </w:r>
            <w:proofErr w:type="spellStart"/>
            <w:r w:rsidRPr="00767E10">
              <w:rPr>
                <w:rFonts w:ascii="Times New Roman" w:eastAsia="Calibri" w:hAnsi="Times New Roman" w:cs="Times New Roman"/>
                <w:sz w:val="24"/>
                <w:szCs w:val="24"/>
              </w:rPr>
              <w:t>Pv</w:t>
            </w:r>
            <w:proofErr w:type="spellEnd"/>
            <w:r w:rsidRPr="00767E10">
              <w:rPr>
                <w:rFonts w:ascii="Times New Roman" w:eastAsia="Calibri" w:hAnsi="Times New Roman" w:cs="Times New Roman"/>
                <w:sz w:val="24"/>
                <w:szCs w:val="24"/>
              </w:rPr>
              <w:t xml:space="preserve">=1, Po=1, Pm=9, </w:t>
            </w:r>
            <w:proofErr w:type="spellStart"/>
            <w:r w:rsidRPr="00767E10">
              <w:rPr>
                <w:rFonts w:ascii="Times New Roman" w:eastAsia="Calibri" w:hAnsi="Times New Roman" w:cs="Times New Roman"/>
                <w:sz w:val="24"/>
                <w:szCs w:val="24"/>
              </w:rPr>
              <w:t>Pf+Pm</w:t>
            </w:r>
            <w:proofErr w:type="spellEnd"/>
            <w:r w:rsidRPr="00767E10">
              <w:rPr>
                <w:rFonts w:ascii="Times New Roman" w:eastAsia="Calibri" w:hAnsi="Times New Roman" w:cs="Times New Roman"/>
                <w:sz w:val="24"/>
                <w:szCs w:val="24"/>
              </w:rPr>
              <w:t xml:space="preserve">=5, </w:t>
            </w:r>
            <w:proofErr w:type="spellStart"/>
            <w:r w:rsidRPr="00767E10">
              <w:rPr>
                <w:rFonts w:ascii="Times New Roman" w:eastAsia="Calibri" w:hAnsi="Times New Roman" w:cs="Times New Roman"/>
                <w:sz w:val="24"/>
                <w:szCs w:val="24"/>
              </w:rPr>
              <w:t>Pf+Po</w:t>
            </w:r>
            <w:proofErr w:type="spellEnd"/>
            <w:r w:rsidRPr="00767E10">
              <w:rPr>
                <w:rFonts w:ascii="Times New Roman" w:eastAsia="Calibri" w:hAnsi="Times New Roman" w:cs="Times New Roman"/>
                <w:sz w:val="24"/>
                <w:szCs w:val="24"/>
              </w:rPr>
              <w:t>=1</w:t>
            </w:r>
            <w:bookmarkEnd w:id="1"/>
          </w:p>
        </w:tc>
        <w:tc>
          <w:tcPr>
            <w:tcW w:w="1196"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Moderate </w:t>
            </w:r>
          </w:p>
        </w:tc>
      </w:tr>
      <w:tr w:rsidR="00D05E4D" w:rsidRPr="00767E10" w:rsidTr="00061005">
        <w:trPr>
          <w:trHeight w:val="300"/>
        </w:trPr>
        <w:tc>
          <w:tcPr>
            <w:tcW w:w="805" w:type="dxa"/>
          </w:tcPr>
          <w:p w:rsidR="00767E10" w:rsidRPr="00767E10" w:rsidRDefault="004E2C80" w:rsidP="004E2C80">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NYXJ0w61uZXogUMOpcmV6PC9BdXRob3I+PFllYXI+MjAx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NYXJ0w61uZXogUMOpcmV6PC9BdXRob3I+PFllYXI+MjAx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23]</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artínez</w:t>
            </w:r>
            <w:proofErr w:type="spellEnd"/>
            <w:r w:rsidRPr="00767E10">
              <w:rPr>
                <w:rFonts w:ascii="Times New Roman" w:eastAsia="Calibri" w:hAnsi="Times New Roman" w:cs="Times New Roman"/>
                <w:sz w:val="24"/>
                <w:szCs w:val="24"/>
              </w:rPr>
              <w:t xml:space="preserve"> Pérez et al., 2018</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ib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8</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64</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18</w:t>
            </w:r>
          </w:p>
        </w:tc>
        <w:tc>
          <w:tcPr>
            <w:tcW w:w="1196"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Moderate </w:t>
            </w:r>
          </w:p>
        </w:tc>
      </w:tr>
      <w:tr w:rsidR="00D05E4D" w:rsidRPr="00767E10" w:rsidTr="00061005">
        <w:trPr>
          <w:trHeight w:val="300"/>
        </w:trPr>
        <w:tc>
          <w:tcPr>
            <w:tcW w:w="805" w:type="dxa"/>
          </w:tcPr>
          <w:p w:rsidR="00767E10" w:rsidRPr="00767E10" w:rsidRDefault="004E2C80" w:rsidP="004E2C80">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Matangila&lt;/Author&gt;&lt;Year&gt;2014&lt;/Year&gt;&lt;RecNum&gt;58&lt;/RecNum&gt;&lt;DisplayText&gt;[24]&lt;/DisplayText&gt;&lt;record&gt;&lt;rec-number&gt;58&lt;/rec-number&gt;&lt;foreign-keys&gt;&lt;key app="EN" db-id="0r9wp0tf6pe9ahe2d0ox9px6dx02z0vv5ez9" timestamp="1610781611"&gt;58&lt;/key&gt;&lt;/foreign-keys&gt;&lt;ref-type name="Journal Article"&gt;17&lt;/ref-type&gt;&lt;contributors&gt;&lt;authors&gt;&lt;author&gt;Matangila, J. R.&lt;/author&gt;&lt;author&gt;Lufuluabo, J.&lt;/author&gt;&lt;author&gt;Ibalanky, A. L.&lt;/author&gt;&lt;author&gt;da Luz, R. A. I.&lt;/author&gt;&lt;author&gt;Lutumba, P.&lt;/author&gt;&lt;author&gt;Van Geertruyden, J. P.&lt;/author&gt;&lt;/authors&gt;&lt;/contributors&gt;&lt;titles&gt;&lt;title&gt;Asymptomatic Plasmodium falciparum infection is associated with anaemia in pregnancy and can be more cost-effectively detected by rapid diagnostic test than by microscopy in Kinshasa, Democratic Republic of the Congo&lt;/title&gt;&lt;secondary-title&gt;Malaria Journal&lt;/secondary-title&gt;&lt;/titles&gt;&lt;periodical&gt;&lt;full-title&gt;Malaria Journal&lt;/full-title&gt;&lt;/periodical&gt;&lt;pages&gt;1-10&lt;/pages&gt;&lt;volume&gt;13&lt;/volume&gt;&lt;number&gt;132&lt;/number&gt;&lt;dates&gt;&lt;year&gt;2014&lt;/year&gt;&lt;pub-dates&gt;&lt;date&gt;Apr&lt;/date&gt;&lt;/pub-dates&gt;&lt;/dates&gt;&lt;accession-num&gt;WOS:000334809400001&lt;/accession-num&gt;&lt;urls&gt;&lt;related-urls&gt;&lt;url&gt;&amp;lt;Go to ISI&amp;gt;://WOS:000334809400001&lt;/url&gt;&lt;url&gt;https://malariajournal.biomedcentral.com/track/pdf/10.1186/1475-2875-13-132&lt;/url&gt;&lt;/related-urls&gt;&lt;/urls&gt;&lt;custom7&gt;132&lt;/custom7&gt;&lt;electronic-resource-num&gt;10.1186/1475-2875-13-132&lt;/electronic-resource-num&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24]</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atangila</w:t>
            </w:r>
            <w:proofErr w:type="spellEnd"/>
            <w:r w:rsidRPr="00767E10">
              <w:rPr>
                <w:rFonts w:ascii="Times New Roman" w:eastAsia="Calibri" w:hAnsi="Times New Roman" w:cs="Times New Roman"/>
                <w:sz w:val="24"/>
                <w:szCs w:val="24"/>
              </w:rPr>
              <w:t xml:space="preserve"> et al., 2014</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DR Congo</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72</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332</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72</w:t>
            </w:r>
          </w:p>
        </w:tc>
        <w:tc>
          <w:tcPr>
            <w:tcW w:w="1196"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4E2C80" w:rsidP="004E2C80">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NbHVndTwvQXV0aG9yPjxZZWFyPjIwMjA8L1llYXI+PFJl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NbHVndTwvQXV0aG9yPjxZZWFyPjIwMjA8L1llYXI+PFJl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25]</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lugu</w:t>
            </w:r>
            <w:proofErr w:type="spellEnd"/>
            <w:r w:rsidRPr="00767E10">
              <w:rPr>
                <w:rFonts w:ascii="Times New Roman" w:eastAsia="Calibri" w:hAnsi="Times New Roman" w:cs="Times New Roman"/>
                <w:sz w:val="24"/>
                <w:szCs w:val="24"/>
              </w:rPr>
              <w:t xml:space="preserve"> et al., 2020</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Tanzan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51</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819</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Pf=202, Po=3, Pm=13, </w:t>
            </w:r>
            <w:proofErr w:type="spellStart"/>
            <w:r w:rsidRPr="00767E10">
              <w:rPr>
                <w:rFonts w:ascii="Times New Roman" w:eastAsia="Calibri" w:hAnsi="Times New Roman" w:cs="Times New Roman"/>
                <w:sz w:val="24"/>
                <w:szCs w:val="24"/>
              </w:rPr>
              <w:t>Pf+Pm</w:t>
            </w:r>
            <w:proofErr w:type="spellEnd"/>
            <w:r w:rsidRPr="00767E10">
              <w:rPr>
                <w:rFonts w:ascii="Times New Roman" w:eastAsia="Calibri" w:hAnsi="Times New Roman" w:cs="Times New Roman"/>
                <w:sz w:val="24"/>
                <w:szCs w:val="24"/>
              </w:rPr>
              <w:t xml:space="preserve">=28, </w:t>
            </w:r>
            <w:proofErr w:type="spellStart"/>
            <w:r w:rsidRPr="00767E10">
              <w:rPr>
                <w:rFonts w:ascii="Times New Roman" w:eastAsia="Calibri" w:hAnsi="Times New Roman" w:cs="Times New Roman"/>
                <w:sz w:val="24"/>
                <w:szCs w:val="24"/>
              </w:rPr>
              <w:t>Pf+Po</w:t>
            </w:r>
            <w:proofErr w:type="spellEnd"/>
            <w:r w:rsidRPr="00767E10">
              <w:rPr>
                <w:rFonts w:ascii="Times New Roman" w:eastAsia="Calibri" w:hAnsi="Times New Roman" w:cs="Times New Roman"/>
                <w:sz w:val="24"/>
                <w:szCs w:val="24"/>
              </w:rPr>
              <w:t>=5</w:t>
            </w:r>
          </w:p>
        </w:tc>
        <w:tc>
          <w:tcPr>
            <w:tcW w:w="1196"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4E2C80" w:rsidP="004E2C80">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OZWdhPC9BdXRob3I+PFllYXI+MjAxNTwvWWVhcj48UmVj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OZWdhPC9BdXRob3I+PFllYXI+MjAxNTwvWWVhcj48UmVj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26]</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Nega</w:t>
            </w:r>
            <w:proofErr w:type="spellEnd"/>
            <w:r w:rsidRPr="00767E10">
              <w:rPr>
                <w:rFonts w:ascii="Times New Roman" w:eastAsia="Calibri" w:hAnsi="Times New Roman" w:cs="Times New Roman"/>
                <w:sz w:val="24"/>
                <w:szCs w:val="24"/>
              </w:rPr>
              <w:t xml:space="preserve"> et l. 2015</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Ethiop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31</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341</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Pf=12, </w:t>
            </w:r>
            <w:proofErr w:type="spellStart"/>
            <w:r w:rsidRPr="00767E10">
              <w:rPr>
                <w:rFonts w:ascii="Times New Roman" w:eastAsia="Calibri" w:hAnsi="Times New Roman" w:cs="Times New Roman"/>
                <w:sz w:val="24"/>
                <w:szCs w:val="24"/>
              </w:rPr>
              <w:t>Pv</w:t>
            </w:r>
            <w:proofErr w:type="spellEnd"/>
            <w:r w:rsidRPr="00767E10">
              <w:rPr>
                <w:rFonts w:ascii="Times New Roman" w:eastAsia="Calibri" w:hAnsi="Times New Roman" w:cs="Times New Roman"/>
                <w:sz w:val="24"/>
                <w:szCs w:val="24"/>
              </w:rPr>
              <w:t xml:space="preserve">=15, Pf+ </w:t>
            </w:r>
            <w:proofErr w:type="spellStart"/>
            <w:r w:rsidRPr="00767E10">
              <w:rPr>
                <w:rFonts w:ascii="Times New Roman" w:eastAsia="Calibri" w:hAnsi="Times New Roman" w:cs="Times New Roman"/>
                <w:sz w:val="24"/>
                <w:szCs w:val="24"/>
              </w:rPr>
              <w:t>Pv</w:t>
            </w:r>
            <w:proofErr w:type="spellEnd"/>
            <w:r w:rsidRPr="00767E10">
              <w:rPr>
                <w:rFonts w:ascii="Times New Roman" w:eastAsia="Calibri" w:hAnsi="Times New Roman" w:cs="Times New Roman"/>
                <w:sz w:val="24"/>
                <w:szCs w:val="24"/>
              </w:rPr>
              <w:t>=4</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and RDT</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D05E4D" w:rsidP="00D05E4D">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Od2FuZXJpPC9BdXRob3I+PFllYXI+MjAxMzwvWWVhcj48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Od2FuZXJpPC9BdXRob3I+PFllYXI+MjAxMzwvWWVhcj48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27]</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Nwaneri</w:t>
            </w:r>
            <w:proofErr w:type="spellEnd"/>
            <w:r w:rsidRPr="00767E10">
              <w:rPr>
                <w:rFonts w:ascii="Times New Roman" w:eastAsia="Calibri" w:hAnsi="Times New Roman" w:cs="Times New Roman"/>
                <w:sz w:val="24"/>
                <w:szCs w:val="24"/>
              </w:rPr>
              <w:t xml:space="preserve"> et al., 2013</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2</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85</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22</w:t>
            </w:r>
          </w:p>
        </w:tc>
        <w:tc>
          <w:tcPr>
            <w:tcW w:w="1196"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RDT</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Moderate </w:t>
            </w:r>
          </w:p>
        </w:tc>
      </w:tr>
      <w:tr w:rsidR="00D05E4D" w:rsidRPr="00767E10" w:rsidTr="00061005">
        <w:trPr>
          <w:trHeight w:val="300"/>
        </w:trPr>
        <w:tc>
          <w:tcPr>
            <w:tcW w:w="805" w:type="dxa"/>
          </w:tcPr>
          <w:p w:rsidR="00767E10" w:rsidRPr="00767E10" w:rsidRDefault="00D05E4D" w:rsidP="00D05E4D">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OeXVudDwvQXV0aG9yPjxZZWFyPjIwMDU8L1llYXI+PFJl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OeXVudDwvQXV0aG9yPjxZZWFyPjIwMDU8L1llYXI+PFJl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28]</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Nyunt</w:t>
            </w:r>
            <w:proofErr w:type="spellEnd"/>
            <w:r w:rsidRPr="00767E10">
              <w:rPr>
                <w:rFonts w:ascii="Times New Roman" w:eastAsia="Calibri" w:hAnsi="Times New Roman" w:cs="Times New Roman"/>
                <w:sz w:val="24"/>
                <w:szCs w:val="24"/>
              </w:rPr>
              <w:t xml:space="preserve"> et al., 2005</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Zamb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5</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52</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25</w:t>
            </w:r>
          </w:p>
        </w:tc>
        <w:tc>
          <w:tcPr>
            <w:tcW w:w="1196"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D05E4D" w:rsidP="00D05E4D">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PYmViZTwvQXV0aG9yPjxZZWFyPjIwMTg8L1llYXI+PFJl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PYmViZTwvQXV0aG9yPjxZZWFyPjIwMTg8L1llYXI+PFJl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29]</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Obebe</w:t>
            </w:r>
            <w:proofErr w:type="spellEnd"/>
            <w:r w:rsidRPr="00767E10">
              <w:rPr>
                <w:rFonts w:ascii="Times New Roman" w:eastAsia="Calibri" w:hAnsi="Times New Roman" w:cs="Times New Roman"/>
                <w:sz w:val="24"/>
                <w:szCs w:val="24"/>
              </w:rPr>
              <w:t xml:space="preserve"> et al., 2018</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9</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30</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19</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and RDT</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D05E4D" w:rsidP="00D05E4D">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PZ2JvZG88L0F1dGhvcj48WWVhcj4yMDA5PC9ZZWFyPjxS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PZ2JvZG88L0F1dGhvcj48WWVhcj4yMDA5PC9ZZWFyPjxS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30]</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Ogbodo</w:t>
            </w:r>
            <w:proofErr w:type="spellEnd"/>
            <w:r w:rsidRPr="00767E10">
              <w:rPr>
                <w:rFonts w:ascii="Times New Roman" w:eastAsia="Calibri" w:hAnsi="Times New Roman" w:cs="Times New Roman"/>
                <w:sz w:val="24"/>
                <w:szCs w:val="24"/>
              </w:rPr>
              <w:t xml:space="preserve"> et al., 2009</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63</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72</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163</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D05E4D" w:rsidP="00D05E4D">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Ogbu&lt;/Author&gt;&lt;Year&gt;2015&lt;/Year&gt;&lt;RecNum&gt;76&lt;/RecNum&gt;&lt;DisplayText&gt;[31]&lt;/DisplayText&gt;&lt;record&gt;&lt;rec-number&gt;76&lt;/rec-number&gt;&lt;foreign-keys&gt;&lt;key app="EN" db-id="0r9wp0tf6pe9ahe2d0ox9px6dx02z0vv5ez9" timestamp="1610781611"&gt;76&lt;/key&gt;&lt;/foreign-keys&gt;&lt;ref-type name="Journal Article"&gt;17&lt;/ref-type&gt;&lt;contributors&gt;&lt;authors&gt;&lt;author&gt;Ogbu, George I&lt;/author&gt;&lt;author&gt;Aimakhu, Chris O&lt;/author&gt;&lt;author&gt;Anzaku, Stephen Ajen&lt;/author&gt;&lt;author&gt;Ngwan, Stephen&lt;/author&gt;&lt;author&gt;Ogbu, Diane A&lt;/author&gt;&lt;/authors&gt;&lt;/contributors&gt;&lt;titles&gt;&lt;title&gt;Prevalence of malaria parasitaemia among asymptomatic women at booking visit in a tertiary hospital, North-central Nigeria&lt;/title&gt;&lt;secondary-title&gt;circulation&lt;/secondary-title&gt;&lt;/titles&gt;&lt;periodical&gt;&lt;full-title&gt;circulation&lt;/full-title&gt;&lt;/periodical&gt;&lt;pages&gt;34-36&lt;/pages&gt;&lt;volume&gt;2&lt;/volume&gt;&lt;number&gt;29&lt;/number&gt;&lt;dates&gt;&lt;year&gt;2015&lt;/year&gt;&lt;/dates&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31]</w:t>
            </w:r>
            <w:r>
              <w:rPr>
                <w:rFonts w:ascii="Times New Roman" w:eastAsia="Calibri" w:hAnsi="Times New Roman" w:cs="Times New Roman"/>
                <w:sz w:val="24"/>
                <w:szCs w:val="24"/>
              </w:rPr>
              <w:fldChar w:fldCharType="end"/>
            </w:r>
          </w:p>
        </w:tc>
        <w:tc>
          <w:tcPr>
            <w:tcW w:w="1436" w:type="dxa"/>
            <w:noWrap/>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Ogbu</w:t>
            </w:r>
            <w:proofErr w:type="spellEnd"/>
            <w:r w:rsidRPr="00767E10">
              <w:rPr>
                <w:rFonts w:ascii="Times New Roman" w:eastAsia="Calibri" w:hAnsi="Times New Roman" w:cs="Times New Roman"/>
                <w:sz w:val="24"/>
                <w:szCs w:val="24"/>
              </w:rPr>
              <w:t xml:space="preserve"> et al., 2015</w:t>
            </w:r>
          </w:p>
        </w:tc>
        <w:tc>
          <w:tcPr>
            <w:tcW w:w="1410"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56</w:t>
            </w:r>
          </w:p>
        </w:tc>
        <w:tc>
          <w:tcPr>
            <w:tcW w:w="990"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659</w:t>
            </w:r>
          </w:p>
        </w:tc>
        <w:tc>
          <w:tcPr>
            <w:tcW w:w="1347"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R</w:t>
            </w:r>
          </w:p>
        </w:tc>
        <w:tc>
          <w:tcPr>
            <w:tcW w:w="1196" w:type="dxa"/>
            <w:noWrap/>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derate</w:t>
            </w:r>
          </w:p>
        </w:tc>
      </w:tr>
      <w:tr w:rsidR="00D05E4D" w:rsidRPr="00767E10" w:rsidTr="00061005">
        <w:trPr>
          <w:trHeight w:val="300"/>
        </w:trPr>
        <w:tc>
          <w:tcPr>
            <w:tcW w:w="805" w:type="dxa"/>
          </w:tcPr>
          <w:p w:rsidR="00767E10" w:rsidRPr="00767E10" w:rsidRDefault="00D05E4D" w:rsidP="00D05E4D">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Okusanya&lt;/Author&gt;&lt;Year&gt;2009&lt;/Year&gt;&lt;RecNum&gt;77&lt;/RecNum&gt;&lt;DisplayText&gt;[32]&lt;/DisplayText&gt;&lt;record&gt;&lt;rec-number&gt;77&lt;/rec-number&gt;&lt;foreign-keys&gt;&lt;key app="EN" db-id="0r9wp0tf6pe9ahe2d0ox9px6dx02z0vv5ez9" timestamp="1610781611"&gt;77&lt;/key&gt;&lt;/foreign-keys&gt;&lt;ref-type name="Journal Article"&gt;17&lt;/ref-type&gt;&lt;contributors&gt;&lt;authors&gt;&lt;author&gt;Okusanya, B. O.&lt;/author&gt;&lt;author&gt;Eigbefoh, J. O.&lt;/author&gt;&lt;author&gt;Ohiosimuan, O.&lt;/author&gt;&lt;author&gt;Isabu, P. A.&lt;/author&gt;&lt;author&gt;Okpere, E. E.&lt;/author&gt;&lt;author&gt;Inyang, N. J.&lt;/author&gt;&lt;/authors&gt;&lt;/contributors&gt;&lt;auth-address&gt;B.O. Okusanya, Department of Obstetrics and Gynaecology, Federal Medical Centre Katsina, Katsina State, Nigeria.&lt;/auth-address&gt;&lt;titles&gt;&lt;title&gt;Utility of intradermal blood smear in the detection of asymptomatic malaria parasitaemia in pregnancy&lt;/title&gt;&lt;secondary-title&gt;The Nigerian postgraduate medical journal&lt;/secondary-title&gt;&lt;/titles&gt;&lt;periodical&gt;&lt;full-title&gt;The Nigerian postgraduate medical journal&lt;/full-title&gt;&lt;/periodical&gt;&lt;pages&gt;182-185&lt;/pages&gt;&lt;volume&gt;16&lt;/volume&gt;&lt;number&gt;3&lt;/number&gt;&lt;keywords&gt;&lt;keyword&gt;adult&lt;/keyword&gt;&lt;keyword&gt;article&lt;/keyword&gt;&lt;keyword&gt;blood sampling&lt;/keyword&gt;&lt;keyword&gt;comparative study&lt;/keyword&gt;&lt;keyword&gt;evaluation study&lt;/keyword&gt;&lt;keyword&gt;female&lt;/keyword&gt;&lt;keyword&gt;human&lt;/keyword&gt;&lt;keyword&gt;isolation and purification&lt;/keyword&gt;&lt;keyword&gt;malaria&lt;/keyword&gt;&lt;keyword&gt;methodology&lt;/keyword&gt;&lt;keyword&gt;microscopy&lt;/keyword&gt;&lt;keyword&gt;middle aged&lt;/keyword&gt;&lt;keyword&gt;Nigeria&lt;/keyword&gt;&lt;keyword&gt;parasitemia&lt;/keyword&gt;&lt;keyword&gt;parasitology&lt;/keyword&gt;&lt;keyword&gt;Plasmodium&lt;/keyword&gt;&lt;keyword&gt;pregnancy&lt;/keyword&gt;&lt;keyword&gt;pregnancy complication&lt;/keyword&gt;&lt;keyword&gt;prevalence&lt;/keyword&gt;&lt;keyword&gt;sensitivity and specificity&lt;/keyword&gt;&lt;/keywords&gt;&lt;dates&gt;&lt;year&gt;2009&lt;/year&gt;&lt;/dates&gt;&lt;isbn&gt;1117-1936&lt;/isbn&gt;&lt;work-type&gt;Article&lt;/work-type&gt;&lt;urls&gt;&lt;related-urls&gt;&lt;url&gt;http://www.embase.com/search/results?subaction=viewrecord&amp;amp;from=export&amp;amp;id=L355897005&lt;/url&gt;&lt;/related-urls&gt;&lt;/urls&gt;&lt;custom5&gt;19767903&lt;/custom5&gt;&lt;remote-database-name&gt;Medline&lt;/remote-database-name&gt;&lt;language&gt;English&lt;/language&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32]</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Okusanya</w:t>
            </w:r>
            <w:proofErr w:type="spellEnd"/>
            <w:r w:rsidRPr="00767E10">
              <w:rPr>
                <w:rFonts w:ascii="Times New Roman" w:eastAsia="Calibri" w:hAnsi="Times New Roman" w:cs="Times New Roman"/>
                <w:sz w:val="24"/>
                <w:szCs w:val="24"/>
              </w:rPr>
              <w:t xml:space="preserve"> et al., 2009</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49</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50</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R</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Moderate </w:t>
            </w:r>
          </w:p>
        </w:tc>
      </w:tr>
      <w:bookmarkStart w:id="2" w:name="_Hlk48443057"/>
      <w:tr w:rsidR="00D05E4D" w:rsidRPr="00767E10" w:rsidTr="00061005">
        <w:trPr>
          <w:trHeight w:val="300"/>
        </w:trPr>
        <w:tc>
          <w:tcPr>
            <w:tcW w:w="805" w:type="dxa"/>
          </w:tcPr>
          <w:p w:rsidR="00767E10" w:rsidRPr="00767E10" w:rsidRDefault="00D05E4D" w:rsidP="00D05E4D">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TYXV0ZTwvQXV0aG9yPjxZZWFyPjIwMDI8L1llYXI+PFJl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TYXV0ZTwvQXV0aG9yPjxZZWFyPjIwMDI8L1llYXI+PFJl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33]</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Saute</w:t>
            </w:r>
            <w:proofErr w:type="spellEnd"/>
            <w:r w:rsidRPr="00767E10">
              <w:rPr>
                <w:rFonts w:ascii="Times New Roman" w:eastAsia="Calibri" w:hAnsi="Times New Roman" w:cs="Times New Roman"/>
                <w:sz w:val="24"/>
                <w:szCs w:val="24"/>
              </w:rPr>
              <w:t xml:space="preserve"> et al., 2002</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zambique</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138</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672</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138</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Low</w:t>
            </w:r>
          </w:p>
        </w:tc>
      </w:tr>
      <w:tr w:rsidR="00D05E4D" w:rsidRPr="00767E10" w:rsidTr="00061005">
        <w:trPr>
          <w:trHeight w:val="300"/>
        </w:trPr>
        <w:tc>
          <w:tcPr>
            <w:tcW w:w="805" w:type="dxa"/>
          </w:tcPr>
          <w:p w:rsidR="00767E10" w:rsidRPr="00767E10" w:rsidRDefault="00D05E4D" w:rsidP="00D05E4D">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ule-Odu&lt;/Author&gt;&lt;Year&gt;2015&lt;/Year&gt;&lt;RecNum&gt;83&lt;/RecNum&gt;&lt;DisplayText&gt;[34]&lt;/DisplayText&gt;&lt;record&gt;&lt;rec-number&gt;83&lt;/rec-number&gt;&lt;foreign-keys&gt;&lt;key app="EN" db-id="0r9wp0tf6pe9ahe2d0ox9px6dx02z0vv5ez9" timestamp="1610781611"&gt;83&lt;/key&gt;&lt;/foreign-keys&gt;&lt;ref-type name="Journal Article"&gt;17&lt;/ref-type&gt;&lt;contributors&gt;&lt;authors&gt;&lt;author&gt;Sule-Odu, AO&lt;/author&gt;&lt;author&gt;Akadri, AA&lt;/author&gt;&lt;author&gt;Adeiyi, TO&lt;/author&gt;&lt;author&gt;Sotunsa, JO&lt;/author&gt;&lt;author&gt;Durojaiye, BO&lt;/author&gt;&lt;author&gt;Oluwole, AA&lt;/author&gt;&lt;/authors&gt;&lt;/contributors&gt;&lt;titles&gt;&lt;title&gt;Prevalence of malaria parasitaemia amongst asymptomatic pregnant women in Sagamu&lt;/title&gt;&lt;secondary-title&gt;Tropical Journal of Obstetrics and Gynaecology&lt;/secondary-title&gt;&lt;/titles&gt;&lt;periodical&gt;&lt;full-title&gt;Tropical Journal of Obstetrics and Gynaecology&lt;/full-title&gt;&lt;/periodical&gt;&lt;pages&gt;118-123&lt;/pages&gt;&lt;volume&gt;32&lt;/volume&gt;&lt;number&gt;1&lt;/number&gt;&lt;dates&gt;&lt;year&gt;2015&lt;/year&gt;&lt;/dates&gt;&lt;isbn&gt;0189-5117&lt;/isbn&gt;&lt;urls&gt;&lt;/urls&gt;&lt;/record&gt;&lt;/Cite&gt;&lt;/EndNote&gt;</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34]</w:t>
            </w:r>
            <w:r>
              <w:rPr>
                <w:rFonts w:ascii="Times New Roman" w:eastAsia="Calibri" w:hAnsi="Times New Roman" w:cs="Times New Roman"/>
                <w:sz w:val="24"/>
                <w:szCs w:val="24"/>
              </w:rPr>
              <w:fldChar w:fldCharType="end"/>
            </w:r>
          </w:p>
        </w:tc>
        <w:tc>
          <w:tcPr>
            <w:tcW w:w="1436" w:type="dxa"/>
            <w:noWrap/>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Sule-Odu</w:t>
            </w:r>
            <w:proofErr w:type="spellEnd"/>
            <w:r w:rsidRPr="00767E10">
              <w:rPr>
                <w:rFonts w:ascii="Times New Roman" w:eastAsia="Calibri" w:hAnsi="Times New Roman" w:cs="Times New Roman"/>
                <w:sz w:val="24"/>
                <w:szCs w:val="24"/>
              </w:rPr>
              <w:t xml:space="preserve"> et al., 2015</w:t>
            </w:r>
          </w:p>
        </w:tc>
        <w:tc>
          <w:tcPr>
            <w:tcW w:w="1410"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igeria</w:t>
            </w:r>
          </w:p>
        </w:tc>
        <w:tc>
          <w:tcPr>
            <w:tcW w:w="945"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232</w:t>
            </w:r>
          </w:p>
        </w:tc>
        <w:tc>
          <w:tcPr>
            <w:tcW w:w="990"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468</w:t>
            </w:r>
          </w:p>
        </w:tc>
        <w:tc>
          <w:tcPr>
            <w:tcW w:w="1347" w:type="dxa"/>
            <w:noWrap/>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NR</w:t>
            </w:r>
          </w:p>
        </w:tc>
        <w:tc>
          <w:tcPr>
            <w:tcW w:w="1196" w:type="dxa"/>
            <w:noWrap/>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Moderate</w:t>
            </w:r>
          </w:p>
        </w:tc>
      </w:tr>
      <w:tr w:rsidR="00D05E4D" w:rsidRPr="00767E10" w:rsidTr="00061005">
        <w:trPr>
          <w:trHeight w:val="300"/>
        </w:trPr>
        <w:tc>
          <w:tcPr>
            <w:tcW w:w="805" w:type="dxa"/>
          </w:tcPr>
          <w:p w:rsidR="00767E10" w:rsidRPr="00767E10" w:rsidRDefault="00D05E4D" w:rsidP="00D05E4D">
            <w:pPr>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fldData xml:space="preserve">PEVuZE5vdGU+PENpdGU+PEF1dGhvcj5aYWJsb248L0F1dGhvcj48WWVhcj4yMDE1PC9ZZWFyPjxS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aYWJsb248L0F1dGhvcj48WWVhcj4yMDE1PC9ZZWFyPjxS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35]</w:t>
            </w:r>
            <w:r>
              <w:rPr>
                <w:rFonts w:ascii="Times New Roman" w:eastAsia="Calibri" w:hAnsi="Times New Roman" w:cs="Times New Roman"/>
                <w:sz w:val="24"/>
                <w:szCs w:val="24"/>
              </w:rPr>
              <w:fldChar w:fldCharType="end"/>
            </w:r>
          </w:p>
        </w:tc>
        <w:tc>
          <w:tcPr>
            <w:tcW w:w="143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Zablon</w:t>
            </w:r>
            <w:proofErr w:type="spellEnd"/>
            <w:r w:rsidRPr="00767E10">
              <w:rPr>
                <w:rFonts w:ascii="Times New Roman" w:eastAsia="Calibri" w:hAnsi="Times New Roman" w:cs="Times New Roman"/>
                <w:sz w:val="24"/>
                <w:szCs w:val="24"/>
              </w:rPr>
              <w:t xml:space="preserve"> et al., 2015</w:t>
            </w:r>
          </w:p>
        </w:tc>
        <w:tc>
          <w:tcPr>
            <w:tcW w:w="141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Tanzania</w:t>
            </w:r>
          </w:p>
        </w:tc>
        <w:tc>
          <w:tcPr>
            <w:tcW w:w="945"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0</w:t>
            </w:r>
          </w:p>
        </w:tc>
        <w:tc>
          <w:tcPr>
            <w:tcW w:w="990"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50</w:t>
            </w:r>
          </w:p>
        </w:tc>
        <w:tc>
          <w:tcPr>
            <w:tcW w:w="1347" w:type="dxa"/>
            <w:noWrap/>
            <w:hideMark/>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Pf=0</w:t>
            </w:r>
          </w:p>
        </w:tc>
        <w:tc>
          <w:tcPr>
            <w:tcW w:w="1196" w:type="dxa"/>
            <w:noWrap/>
            <w:hideMark/>
          </w:tcPr>
          <w:p w:rsidR="00767E10" w:rsidRPr="00767E10" w:rsidRDefault="00767E10" w:rsidP="00767E10">
            <w:pPr>
              <w:rPr>
                <w:rFonts w:ascii="Times New Roman" w:eastAsia="Calibri" w:hAnsi="Times New Roman" w:cs="Times New Roman"/>
                <w:sz w:val="24"/>
                <w:szCs w:val="24"/>
              </w:rPr>
            </w:pPr>
            <w:proofErr w:type="spellStart"/>
            <w:r w:rsidRPr="00767E10">
              <w:rPr>
                <w:rFonts w:ascii="Times New Roman" w:eastAsia="Calibri" w:hAnsi="Times New Roman" w:cs="Times New Roman"/>
                <w:sz w:val="24"/>
                <w:szCs w:val="24"/>
              </w:rPr>
              <w:t>Mi</w:t>
            </w:r>
            <w:proofErr w:type="spellEnd"/>
            <w:r w:rsidRPr="00767E10">
              <w:rPr>
                <w:rFonts w:ascii="Times New Roman" w:eastAsia="Calibri" w:hAnsi="Times New Roman" w:cs="Times New Roman"/>
                <w:sz w:val="24"/>
                <w:szCs w:val="24"/>
              </w:rPr>
              <w:t xml:space="preserve"> and RDT</w:t>
            </w:r>
          </w:p>
        </w:tc>
        <w:tc>
          <w:tcPr>
            <w:tcW w:w="1221" w:type="dxa"/>
          </w:tcPr>
          <w:p w:rsidR="00767E10" w:rsidRPr="00767E10" w:rsidRDefault="00767E10" w:rsidP="00767E10">
            <w:pPr>
              <w:rPr>
                <w:rFonts w:ascii="Times New Roman" w:eastAsia="Calibri" w:hAnsi="Times New Roman" w:cs="Times New Roman"/>
                <w:sz w:val="24"/>
                <w:szCs w:val="24"/>
              </w:rPr>
            </w:pPr>
            <w:r w:rsidRPr="00767E10">
              <w:rPr>
                <w:rFonts w:ascii="Times New Roman" w:eastAsia="Calibri" w:hAnsi="Times New Roman" w:cs="Times New Roman"/>
                <w:sz w:val="24"/>
                <w:szCs w:val="24"/>
              </w:rPr>
              <w:t xml:space="preserve">Moderate </w:t>
            </w:r>
          </w:p>
        </w:tc>
      </w:tr>
      <w:bookmarkEnd w:id="2"/>
    </w:tbl>
    <w:p w:rsidR="00061005" w:rsidRDefault="00061005"/>
    <w:p w:rsidR="00F92DA9" w:rsidRDefault="00F92DA9">
      <w:pPr>
        <w:rPr>
          <w:rFonts w:ascii="Times New Roman" w:hAnsi="Times New Roman" w:cs="Times New Roman"/>
          <w:sz w:val="24"/>
          <w:szCs w:val="24"/>
        </w:rPr>
      </w:pPr>
    </w:p>
    <w:p w:rsidR="00F92DA9" w:rsidRDefault="00F92DA9" w:rsidP="00F92DA9">
      <w:pPr>
        <w:jc w:val="both"/>
        <w:rPr>
          <w:rFonts w:ascii="Times New Roman" w:hAnsi="Times New Roman" w:cs="Times New Roman"/>
          <w:sz w:val="24"/>
          <w:szCs w:val="24"/>
        </w:rPr>
      </w:pPr>
      <w:r w:rsidRPr="00F92DA9">
        <w:rPr>
          <w:rFonts w:ascii="Times New Roman" w:hAnsi="Times New Roman" w:cs="Times New Roman"/>
          <w:sz w:val="24"/>
          <w:szCs w:val="24"/>
        </w:rPr>
        <w:t xml:space="preserve">Note: Pf ; </w:t>
      </w:r>
      <w:r w:rsidRPr="00F92DA9">
        <w:rPr>
          <w:rFonts w:ascii="Times New Roman" w:hAnsi="Times New Roman" w:cs="Times New Roman"/>
          <w:i/>
          <w:sz w:val="24"/>
          <w:szCs w:val="24"/>
        </w:rPr>
        <w:t>Plasmodium falciparum</w:t>
      </w:r>
      <w:r w:rsidRPr="00F92DA9">
        <w:rPr>
          <w:rFonts w:ascii="Times New Roman" w:hAnsi="Times New Roman" w:cs="Times New Roman"/>
          <w:sz w:val="24"/>
          <w:szCs w:val="24"/>
        </w:rPr>
        <w:t xml:space="preserve">, </w:t>
      </w:r>
      <w:proofErr w:type="spellStart"/>
      <w:r w:rsidRPr="00F92DA9">
        <w:rPr>
          <w:rFonts w:ascii="Times New Roman" w:hAnsi="Times New Roman" w:cs="Times New Roman"/>
          <w:sz w:val="24"/>
          <w:szCs w:val="24"/>
        </w:rPr>
        <w:t>Pv</w:t>
      </w:r>
      <w:proofErr w:type="spellEnd"/>
      <w:r w:rsidRPr="00F92DA9">
        <w:rPr>
          <w:rFonts w:ascii="Times New Roman" w:hAnsi="Times New Roman" w:cs="Times New Roman"/>
          <w:sz w:val="24"/>
          <w:szCs w:val="24"/>
        </w:rPr>
        <w:t xml:space="preserve">: </w:t>
      </w:r>
      <w:r w:rsidRPr="00F92DA9">
        <w:rPr>
          <w:rFonts w:ascii="Times New Roman" w:hAnsi="Times New Roman" w:cs="Times New Roman"/>
          <w:i/>
          <w:sz w:val="24"/>
          <w:szCs w:val="24"/>
        </w:rPr>
        <w:t>Plasmodium vivax</w:t>
      </w:r>
      <w:r w:rsidRPr="00F92DA9">
        <w:rPr>
          <w:rFonts w:ascii="Times New Roman" w:hAnsi="Times New Roman" w:cs="Times New Roman"/>
          <w:sz w:val="24"/>
          <w:szCs w:val="24"/>
        </w:rPr>
        <w:t xml:space="preserve">, Po: </w:t>
      </w:r>
      <w:r w:rsidRPr="00F92DA9">
        <w:rPr>
          <w:rFonts w:ascii="Times New Roman" w:hAnsi="Times New Roman" w:cs="Times New Roman"/>
          <w:i/>
          <w:sz w:val="24"/>
          <w:szCs w:val="24"/>
        </w:rPr>
        <w:t>Plasmodium ovale</w:t>
      </w:r>
      <w:r w:rsidRPr="00F92DA9">
        <w:rPr>
          <w:rFonts w:ascii="Times New Roman" w:hAnsi="Times New Roman" w:cs="Times New Roman"/>
          <w:sz w:val="24"/>
          <w:szCs w:val="24"/>
        </w:rPr>
        <w:t xml:space="preserve">, Pm= </w:t>
      </w:r>
      <w:r w:rsidRPr="00F92DA9">
        <w:rPr>
          <w:rFonts w:ascii="Times New Roman" w:hAnsi="Times New Roman" w:cs="Times New Roman"/>
          <w:i/>
          <w:sz w:val="24"/>
          <w:szCs w:val="24"/>
        </w:rPr>
        <w:t xml:space="preserve">P. </w:t>
      </w:r>
      <w:proofErr w:type="spellStart"/>
      <w:r w:rsidRPr="00F92DA9">
        <w:rPr>
          <w:rFonts w:ascii="Times New Roman" w:hAnsi="Times New Roman" w:cs="Times New Roman"/>
          <w:i/>
          <w:sz w:val="24"/>
          <w:szCs w:val="24"/>
        </w:rPr>
        <w:t>malariae</w:t>
      </w:r>
      <w:proofErr w:type="spellEnd"/>
      <w:r w:rsidRPr="00F92DA9">
        <w:rPr>
          <w:rFonts w:ascii="Times New Roman" w:hAnsi="Times New Roman" w:cs="Times New Roman"/>
          <w:sz w:val="24"/>
          <w:szCs w:val="24"/>
        </w:rPr>
        <w:t xml:space="preserve">, </w:t>
      </w:r>
      <w:proofErr w:type="spellStart"/>
      <w:r w:rsidRPr="00F92DA9">
        <w:rPr>
          <w:rFonts w:ascii="Times New Roman" w:hAnsi="Times New Roman" w:cs="Times New Roman"/>
          <w:sz w:val="24"/>
          <w:szCs w:val="24"/>
        </w:rPr>
        <w:t>Pf+Pm</w:t>
      </w:r>
      <w:proofErr w:type="spellEnd"/>
      <w:r w:rsidRPr="00F92DA9">
        <w:rPr>
          <w:rFonts w:ascii="Times New Roman" w:hAnsi="Times New Roman" w:cs="Times New Roman"/>
          <w:sz w:val="24"/>
          <w:szCs w:val="24"/>
        </w:rPr>
        <w:t xml:space="preserve">: </w:t>
      </w:r>
      <w:r w:rsidRPr="00F92DA9">
        <w:rPr>
          <w:rFonts w:ascii="Times New Roman" w:hAnsi="Times New Roman" w:cs="Times New Roman"/>
          <w:i/>
          <w:sz w:val="24"/>
          <w:szCs w:val="24"/>
        </w:rPr>
        <w:t>P. falciparum</w:t>
      </w:r>
      <w:r w:rsidRPr="00F92DA9">
        <w:rPr>
          <w:rFonts w:ascii="Times New Roman" w:hAnsi="Times New Roman" w:cs="Times New Roman"/>
          <w:sz w:val="24"/>
          <w:szCs w:val="24"/>
        </w:rPr>
        <w:t xml:space="preserve"> and </w:t>
      </w:r>
      <w:r w:rsidRPr="00F92DA9">
        <w:rPr>
          <w:rFonts w:ascii="Times New Roman" w:hAnsi="Times New Roman" w:cs="Times New Roman"/>
          <w:i/>
          <w:sz w:val="24"/>
          <w:szCs w:val="24"/>
        </w:rPr>
        <w:t xml:space="preserve">P. </w:t>
      </w:r>
      <w:proofErr w:type="spellStart"/>
      <w:r w:rsidRPr="00F92DA9">
        <w:rPr>
          <w:rFonts w:ascii="Times New Roman" w:hAnsi="Times New Roman" w:cs="Times New Roman"/>
          <w:i/>
          <w:sz w:val="24"/>
          <w:szCs w:val="24"/>
        </w:rPr>
        <w:t>malariae</w:t>
      </w:r>
      <w:proofErr w:type="spellEnd"/>
      <w:r w:rsidRPr="00F92DA9">
        <w:rPr>
          <w:rFonts w:ascii="Times New Roman" w:hAnsi="Times New Roman" w:cs="Times New Roman"/>
          <w:sz w:val="24"/>
          <w:szCs w:val="24"/>
        </w:rPr>
        <w:t xml:space="preserve"> mixed infection, </w:t>
      </w:r>
      <w:proofErr w:type="spellStart"/>
      <w:r w:rsidRPr="00F92DA9">
        <w:rPr>
          <w:rFonts w:ascii="Times New Roman" w:hAnsi="Times New Roman" w:cs="Times New Roman"/>
          <w:sz w:val="24"/>
          <w:szCs w:val="24"/>
        </w:rPr>
        <w:t>Pf+Po</w:t>
      </w:r>
      <w:proofErr w:type="spellEnd"/>
      <w:r w:rsidRPr="00F92DA9">
        <w:rPr>
          <w:rFonts w:ascii="Times New Roman" w:hAnsi="Times New Roman" w:cs="Times New Roman"/>
          <w:sz w:val="24"/>
          <w:szCs w:val="24"/>
        </w:rPr>
        <w:t xml:space="preserve">= </w:t>
      </w:r>
      <w:r w:rsidRPr="00F92DA9">
        <w:rPr>
          <w:rFonts w:ascii="Times New Roman" w:hAnsi="Times New Roman" w:cs="Times New Roman"/>
          <w:i/>
          <w:sz w:val="24"/>
          <w:szCs w:val="24"/>
        </w:rPr>
        <w:t>P. falciparum</w:t>
      </w:r>
      <w:r w:rsidRPr="00F92DA9">
        <w:rPr>
          <w:rFonts w:ascii="Times New Roman" w:hAnsi="Times New Roman" w:cs="Times New Roman"/>
          <w:sz w:val="24"/>
          <w:szCs w:val="24"/>
        </w:rPr>
        <w:t xml:space="preserve"> and </w:t>
      </w:r>
      <w:r w:rsidRPr="00F92DA9">
        <w:rPr>
          <w:rFonts w:ascii="Times New Roman" w:hAnsi="Times New Roman" w:cs="Times New Roman"/>
          <w:i/>
          <w:sz w:val="24"/>
          <w:szCs w:val="24"/>
        </w:rPr>
        <w:t>P. ovale</w:t>
      </w:r>
      <w:r w:rsidRPr="00F92DA9">
        <w:rPr>
          <w:rFonts w:ascii="Times New Roman" w:hAnsi="Times New Roman" w:cs="Times New Roman"/>
          <w:sz w:val="24"/>
          <w:szCs w:val="24"/>
        </w:rPr>
        <w:t xml:space="preserve"> mixed infection, NR; Not reported, </w:t>
      </w:r>
      <w:proofErr w:type="spellStart"/>
      <w:r w:rsidRPr="00F92DA9">
        <w:rPr>
          <w:rFonts w:ascii="Times New Roman" w:hAnsi="Times New Roman" w:cs="Times New Roman"/>
          <w:sz w:val="24"/>
          <w:szCs w:val="24"/>
        </w:rPr>
        <w:t>Mi</w:t>
      </w:r>
      <w:proofErr w:type="spellEnd"/>
      <w:r w:rsidRPr="00F92DA9">
        <w:rPr>
          <w:rFonts w:ascii="Times New Roman" w:hAnsi="Times New Roman" w:cs="Times New Roman"/>
          <w:sz w:val="24"/>
          <w:szCs w:val="24"/>
        </w:rPr>
        <w:t xml:space="preserve">; Microscopic examination, Mo; Molecular method </w:t>
      </w:r>
      <w:proofErr w:type="spellStart"/>
      <w:r w:rsidRPr="00F92DA9">
        <w:rPr>
          <w:rFonts w:ascii="Times New Roman" w:hAnsi="Times New Roman" w:cs="Times New Roman"/>
          <w:sz w:val="24"/>
          <w:szCs w:val="24"/>
        </w:rPr>
        <w:t>Mi</w:t>
      </w:r>
      <w:proofErr w:type="spellEnd"/>
      <w:r w:rsidRPr="00F92DA9">
        <w:rPr>
          <w:rFonts w:ascii="Times New Roman" w:hAnsi="Times New Roman" w:cs="Times New Roman"/>
          <w:sz w:val="24"/>
          <w:szCs w:val="24"/>
        </w:rPr>
        <w:t xml:space="preserve"> and RDT; Microscopic examination and Rapid Diagnostic Test, RDT; Rapid Diagnostic Test</w:t>
      </w:r>
    </w:p>
    <w:p w:rsidR="00F92DA9" w:rsidRDefault="00F92DA9">
      <w:pPr>
        <w:rPr>
          <w:rFonts w:ascii="Times New Roman" w:hAnsi="Times New Roman" w:cs="Times New Roman"/>
          <w:sz w:val="24"/>
          <w:szCs w:val="24"/>
        </w:rPr>
      </w:pPr>
    </w:p>
    <w:p w:rsidR="00C32225" w:rsidRPr="00F92DA9" w:rsidRDefault="00061005">
      <w:pPr>
        <w:rPr>
          <w:rFonts w:ascii="Times New Roman" w:hAnsi="Times New Roman" w:cs="Times New Roman"/>
          <w:sz w:val="24"/>
          <w:szCs w:val="24"/>
        </w:rPr>
      </w:pPr>
      <w:r w:rsidRPr="00815D5C">
        <w:rPr>
          <w:rFonts w:ascii="Times New Roman" w:hAnsi="Times New Roman" w:cs="Times New Roman"/>
          <w:sz w:val="24"/>
          <w:szCs w:val="24"/>
        </w:rPr>
        <w:t xml:space="preserve">References </w:t>
      </w:r>
    </w:p>
    <w:p w:rsidR="00C32225" w:rsidRDefault="00C32225"/>
    <w:p w:rsidR="00D05E4D" w:rsidRPr="00D05E4D" w:rsidRDefault="00C32225" w:rsidP="00D05E4D">
      <w:pPr>
        <w:pStyle w:val="EndNoteBibliography"/>
        <w:spacing w:after="0"/>
      </w:pPr>
      <w:r>
        <w:fldChar w:fldCharType="begin"/>
      </w:r>
      <w:r>
        <w:instrText xml:space="preserve"> ADDIN EN.REFLIST </w:instrText>
      </w:r>
      <w:r>
        <w:fldChar w:fldCharType="separate"/>
      </w:r>
      <w:r w:rsidR="00D05E4D" w:rsidRPr="00D05E4D">
        <w:t>1.</w:t>
      </w:r>
      <w:r w:rsidR="00D05E4D" w:rsidRPr="00D05E4D">
        <w:tab/>
        <w:t>Adane T, Yimer M, Gelaye W, Tegegne B. Prevalence of asymptomatic Plasmodium species infection and associated factors among pregnant women attending antenatal care at Fendeka town health facilities, Jawi District, North west Ethiopia: A cross-sectional study. PLoS One. 2020;15(4):1-3.</w:t>
      </w:r>
    </w:p>
    <w:p w:rsidR="00D05E4D" w:rsidRPr="00D05E4D" w:rsidRDefault="00D05E4D" w:rsidP="00D05E4D">
      <w:pPr>
        <w:pStyle w:val="EndNoteBibliography"/>
        <w:spacing w:after="0"/>
      </w:pPr>
      <w:r w:rsidRPr="00D05E4D">
        <w:t>2.</w:t>
      </w:r>
      <w:r w:rsidRPr="00D05E4D">
        <w:tab/>
        <w:t>Adesina KT, Balogun OR, Babatunde AS, Sanni MA, Fadeyi A, Aderibigbe S. Impact of malaria parasitaemia on haematologic parameters in pregnant women at booking in Ilorin, Nigeria. Trends in Medical Research. 2009;4(4):84-90.</w:t>
      </w:r>
    </w:p>
    <w:p w:rsidR="00D05E4D" w:rsidRPr="00D05E4D" w:rsidRDefault="00D05E4D" w:rsidP="00D05E4D">
      <w:pPr>
        <w:pStyle w:val="EndNoteBibliography"/>
        <w:spacing w:after="0"/>
      </w:pPr>
      <w:r w:rsidRPr="00D05E4D">
        <w:t>3.</w:t>
      </w:r>
      <w:r w:rsidRPr="00D05E4D">
        <w:tab/>
        <w:t>Akinbo FO, Osanyinbi B, Omoregie R, Ande ABA. Asyptomatic malaria among pregnant women in Edo State, Nigeria. Journal of Medicine and Biomedical Research. 2014;13(1):61-9.</w:t>
      </w:r>
    </w:p>
    <w:p w:rsidR="00D05E4D" w:rsidRPr="00D05E4D" w:rsidRDefault="00D05E4D" w:rsidP="00D05E4D">
      <w:pPr>
        <w:pStyle w:val="EndNoteBibliography"/>
        <w:spacing w:after="0"/>
      </w:pPr>
      <w:r w:rsidRPr="00D05E4D">
        <w:t>4.</w:t>
      </w:r>
      <w:r w:rsidRPr="00D05E4D">
        <w:tab/>
        <w:t>Anchang-Kimbi JK, Nkweti VN, Ntonifor HN, Apinjoh TO, Tata RB, Chi HF, et al. Plasmodium falciparum parasitaemia and malaria among pregnant women at first clinic visit in the mount Cameroon Area. BMC infectious diseases. 2015;15(1):1-10.</w:t>
      </w:r>
    </w:p>
    <w:p w:rsidR="00D05E4D" w:rsidRPr="00D05E4D" w:rsidRDefault="00D05E4D" w:rsidP="00D05E4D">
      <w:pPr>
        <w:pStyle w:val="EndNoteBibliography"/>
        <w:spacing w:after="0"/>
      </w:pPr>
      <w:r w:rsidRPr="00D05E4D">
        <w:t>5.</w:t>
      </w:r>
      <w:r w:rsidRPr="00D05E4D">
        <w:tab/>
        <w:t>Anyaehie U, Nwagha UI, Aniebue PN, Nwagha TU. The effect of free distribution of insecticide-treated nets on asymptomatic Plasmodium parasitemia in pregnant and nursing mothers in a rural Nigerian community. Nigerian journal of clinical practice. 2011;14(1):19-22.</w:t>
      </w:r>
    </w:p>
    <w:p w:rsidR="00D05E4D" w:rsidRPr="00D05E4D" w:rsidRDefault="00D05E4D" w:rsidP="00D05E4D">
      <w:pPr>
        <w:pStyle w:val="EndNoteBibliography"/>
        <w:spacing w:after="0"/>
      </w:pPr>
      <w:r w:rsidRPr="00D05E4D">
        <w:t>6.</w:t>
      </w:r>
      <w:r w:rsidRPr="00D05E4D">
        <w:tab/>
        <w:t>Bouyou-Akotet MK, Ionete-Collard DE, Mabika-Manfoumbi M, Kendjo E, Matsiegui P-B, Mavoungou E, et al. Prevalence of Plasmodium falciparum infection in pregnant women in Gabon. Malaria journal. 2003;2(1):1-7.</w:t>
      </w:r>
    </w:p>
    <w:p w:rsidR="00D05E4D" w:rsidRPr="00D05E4D" w:rsidRDefault="00D05E4D" w:rsidP="00D05E4D">
      <w:pPr>
        <w:pStyle w:val="EndNoteBibliography"/>
        <w:spacing w:after="0"/>
      </w:pPr>
      <w:r w:rsidRPr="00D05E4D">
        <w:t>7.</w:t>
      </w:r>
      <w:r w:rsidRPr="00D05E4D">
        <w:tab/>
        <w:t>Douamba Z, Bisseye C, Djigma FW, Compaoré TR, Bazie VJ, Pietra V, et al. Asymptomatic malaria correlates with anaemia in pregnant women at Ouagadougou, Burkina Faso. Journal of biomedicine &amp; biotechnology. 2012;2012:1-6.</w:t>
      </w:r>
    </w:p>
    <w:p w:rsidR="00D05E4D" w:rsidRPr="00D05E4D" w:rsidRDefault="00D05E4D" w:rsidP="00D05E4D">
      <w:pPr>
        <w:pStyle w:val="EndNoteBibliography"/>
        <w:spacing w:after="0"/>
      </w:pPr>
      <w:r w:rsidRPr="00D05E4D">
        <w:t>8.</w:t>
      </w:r>
      <w:r w:rsidRPr="00D05E4D">
        <w:tab/>
        <w:t>Emiasegen SE, Giwa FJ, Ajumobi O, Ajayi I, Ahmed SA, Olayinka AT. Asymptomatic Plasmodium falciparum parasitaemia among pregnant women: a health facility-based survey in Nassarawa-Eggon, Nigeria. Malaria World J. 2017;15(24):25-34.</w:t>
      </w:r>
    </w:p>
    <w:p w:rsidR="00D05E4D" w:rsidRPr="00D05E4D" w:rsidRDefault="00D05E4D" w:rsidP="00D05E4D">
      <w:pPr>
        <w:pStyle w:val="EndNoteBibliography"/>
        <w:spacing w:after="0"/>
      </w:pPr>
      <w:r w:rsidRPr="00D05E4D">
        <w:t>9.</w:t>
      </w:r>
      <w:r w:rsidRPr="00D05E4D">
        <w:tab/>
        <w:t>Esu E, Tacoli C, Gai P, Berens-Riha N, Pritsch M, Loescher T, et al. Prevalence of the Pfdhfr and Pfdhps mutations among asymptomatic pregnant women in Southeast Nigeria. Parasitology research. 2018;117(3):801-7.</w:t>
      </w:r>
    </w:p>
    <w:p w:rsidR="00D05E4D" w:rsidRPr="00D05E4D" w:rsidRDefault="00D05E4D" w:rsidP="00D05E4D">
      <w:pPr>
        <w:pStyle w:val="EndNoteBibliography"/>
        <w:spacing w:after="0"/>
      </w:pPr>
      <w:r w:rsidRPr="00D05E4D">
        <w:t>10.</w:t>
      </w:r>
      <w:r w:rsidRPr="00D05E4D">
        <w:tab/>
        <w:t>Falade CO, Olayemi O, Dada-Adegbola HO, Aimakhu CO, Ademowo OG, Salako LA. Prevalence of malaria at booking among antenatal clients in a secondary health care facility in Ibadan, Nigeria. African journal of reproductive health. 2008;12(2):141-52.</w:t>
      </w:r>
    </w:p>
    <w:p w:rsidR="00D05E4D" w:rsidRPr="00D05E4D" w:rsidRDefault="00D05E4D" w:rsidP="00D05E4D">
      <w:pPr>
        <w:pStyle w:val="EndNoteBibliography"/>
        <w:spacing w:after="0"/>
      </w:pPr>
      <w:r w:rsidRPr="00D05E4D">
        <w:t>11.</w:t>
      </w:r>
      <w:r w:rsidRPr="00D05E4D">
        <w:tab/>
        <w:t>Feleke DG, Adamu A, Gebreweld A, Tesfaye M, Demisiss W, Molla G. Asymptomatic malaria infection among pregnant women attending antenatal care in malaria endemic areas of North-Shoa, Ethiopia: A cross-sectional study. Malaria Journal. 2020;19(1):1-6.</w:t>
      </w:r>
    </w:p>
    <w:p w:rsidR="00D05E4D" w:rsidRPr="00D05E4D" w:rsidRDefault="00D05E4D" w:rsidP="00D05E4D">
      <w:pPr>
        <w:pStyle w:val="EndNoteBibliography"/>
        <w:spacing w:after="0"/>
      </w:pPr>
      <w:r w:rsidRPr="00D05E4D">
        <w:t>12.</w:t>
      </w:r>
      <w:r w:rsidRPr="00D05E4D">
        <w:tab/>
        <w:t>Francine N, Damien B, Anna F, Michael K, Christevy VJ, Felix K-K. Characterization of asymptomatic Plasmodium falciparum infection and its risk factors in pregnant women from the Republic of Congo. Acta tropica. 2016;153:111-5.</w:t>
      </w:r>
    </w:p>
    <w:p w:rsidR="00D05E4D" w:rsidRPr="00D05E4D" w:rsidRDefault="00D05E4D" w:rsidP="00D05E4D">
      <w:pPr>
        <w:pStyle w:val="EndNoteBibliography"/>
        <w:spacing w:after="0"/>
      </w:pPr>
      <w:r w:rsidRPr="00D05E4D">
        <w:lastRenderedPageBreak/>
        <w:t>13.</w:t>
      </w:r>
      <w:r w:rsidRPr="00D05E4D">
        <w:tab/>
        <w:t>Gajida A, Iliyasu Z, Zoakah A. Malaria among antenatal clients attending primary health care facilities in Kano state, Nigeria. Annals of African Medicine. 2010;9(3):188-93.</w:t>
      </w:r>
    </w:p>
    <w:p w:rsidR="00D05E4D" w:rsidRPr="00D05E4D" w:rsidRDefault="00D05E4D" w:rsidP="00D05E4D">
      <w:pPr>
        <w:pStyle w:val="EndNoteBibliography"/>
        <w:spacing w:after="0"/>
      </w:pPr>
      <w:r w:rsidRPr="00D05E4D">
        <w:t>14.</w:t>
      </w:r>
      <w:r w:rsidRPr="00D05E4D">
        <w:tab/>
        <w:t>Gibson Waweru N, Jimmy Hussein K, Oyugi EO, Omballa V, El-Busaidy H, Jeza VT. Prevalence and risk factors associated with asymptomatic Plasmodium falciparum infection and anemia among pregnant women at the first antenatal care visit: A hospital based cross-sectional study in Kwale County, Kenya. PLoS One. 2020;15(10):1-14.</w:t>
      </w:r>
    </w:p>
    <w:p w:rsidR="00D05E4D" w:rsidRPr="00D05E4D" w:rsidRDefault="00D05E4D" w:rsidP="00D05E4D">
      <w:pPr>
        <w:pStyle w:val="EndNoteBibliography"/>
        <w:spacing w:after="0"/>
      </w:pPr>
      <w:r w:rsidRPr="00D05E4D">
        <w:t>15.</w:t>
      </w:r>
      <w:r w:rsidRPr="00D05E4D">
        <w:tab/>
        <w:t>Hillier SD, Booth M, Muhangi L, Nkurunziza P, Khihembo M, Kakande M, et al. Plasmodium falciparum and helminth coinfection in a semi urban population of pregnant women in Uganda. The Journal of infectious diseases. 2008;198(6):920-7.</w:t>
      </w:r>
    </w:p>
    <w:p w:rsidR="00D05E4D" w:rsidRPr="00D05E4D" w:rsidRDefault="00D05E4D" w:rsidP="00D05E4D">
      <w:pPr>
        <w:pStyle w:val="EndNoteBibliography"/>
        <w:spacing w:after="0"/>
      </w:pPr>
      <w:r w:rsidRPr="00D05E4D">
        <w:t>16.</w:t>
      </w:r>
      <w:r w:rsidRPr="00D05E4D">
        <w:tab/>
        <w:t>Igwe NM, Joannes UOU, Chukwuma OB, Chukwudi OR, Oliaemeka EP, Maryrose AU, et al. Prevalence and parasite density of asymptomatic malaria parasitemia among unbooked paturients at Abakaliki, Nigeria. Journal of Basic and Clinical Reproductive Sciences. 2014;3(1):44-8.</w:t>
      </w:r>
    </w:p>
    <w:p w:rsidR="00D05E4D" w:rsidRPr="00D05E4D" w:rsidRDefault="00D05E4D" w:rsidP="00D05E4D">
      <w:pPr>
        <w:pStyle w:val="EndNoteBibliography"/>
        <w:spacing w:after="0"/>
      </w:pPr>
      <w:r w:rsidRPr="00D05E4D">
        <w:t>17.</w:t>
      </w:r>
      <w:r w:rsidRPr="00D05E4D">
        <w:tab/>
        <w:t>Isah A, Amanabo M, Ekele B. Prevalence of malaria parasitemia amongst asymptomatic pregnant women attending a Nigerian teaching hospital. Annals of African Medicine. 2011;10(2):171-4.</w:t>
      </w:r>
    </w:p>
    <w:p w:rsidR="00D05E4D" w:rsidRPr="00D05E4D" w:rsidRDefault="00D05E4D" w:rsidP="00D05E4D">
      <w:pPr>
        <w:pStyle w:val="EndNoteBibliography"/>
        <w:spacing w:after="0"/>
      </w:pPr>
      <w:r w:rsidRPr="00D05E4D">
        <w:t>18.</w:t>
      </w:r>
      <w:r w:rsidRPr="00D05E4D">
        <w:tab/>
        <w:t>Iwalokun BA, Iwalokun SO, Adebodun V, Balogun M. Carriage of Mutant Dihydrofolate Reductase and Dihydropteroate Synthase Genes among Plasmodium falciparum Isolates Recovered from Pregnant Women with Asymptomatic Infection in Lagos, Nigeria. Medical Principles and Practice. 2015;24(5):436-43.</w:t>
      </w:r>
    </w:p>
    <w:p w:rsidR="00D05E4D" w:rsidRPr="00D05E4D" w:rsidRDefault="00D05E4D" w:rsidP="00D05E4D">
      <w:pPr>
        <w:pStyle w:val="EndNoteBibliography"/>
        <w:spacing w:after="0"/>
      </w:pPr>
      <w:r w:rsidRPr="00D05E4D">
        <w:t>19.</w:t>
      </w:r>
      <w:r w:rsidRPr="00D05E4D">
        <w:tab/>
        <w:t>Kattenberg JH, Tahita CM, Versteeg IAJ, Tinto H, Traoré Coulibaly M, D'Alessandro U, et al. Evaluation of antigen detection tests, microscopy, and polymerase chain reaction for diagnosis of malaria in peripheral blood in asymptomatic pregnant women in Nanoro, Burkina Faso. The American journal of tropical medicine and hygiene. 2012;87(2):251-6.</w:t>
      </w:r>
    </w:p>
    <w:p w:rsidR="00D05E4D" w:rsidRPr="00D05E4D" w:rsidRDefault="00D05E4D" w:rsidP="00D05E4D">
      <w:pPr>
        <w:pStyle w:val="EndNoteBibliography"/>
        <w:spacing w:after="0"/>
      </w:pPr>
      <w:r w:rsidRPr="00D05E4D">
        <w:t>20.</w:t>
      </w:r>
      <w:r w:rsidRPr="00D05E4D">
        <w:tab/>
        <w:t>Kiptoo D. Factors Associated with Asymptomatic Malaria among Pregnant Women Attending Antenatal Clinic at Ridge Regional Hospital Accra, Ghana: University of Ghana; 2016.</w:t>
      </w:r>
    </w:p>
    <w:p w:rsidR="00D05E4D" w:rsidRPr="00D05E4D" w:rsidRDefault="00D05E4D" w:rsidP="00D05E4D">
      <w:pPr>
        <w:pStyle w:val="EndNoteBibliography"/>
        <w:spacing w:after="0"/>
      </w:pPr>
      <w:r w:rsidRPr="00D05E4D">
        <w:t>21.</w:t>
      </w:r>
      <w:r w:rsidRPr="00D05E4D">
        <w:tab/>
        <w:t>Laine T. The prevalence of asymptomatic malaria and its relation to the characteristics of pregnant women in rural Malawi: Tmmpere University; 2018.</w:t>
      </w:r>
    </w:p>
    <w:p w:rsidR="00D05E4D" w:rsidRPr="00D05E4D" w:rsidRDefault="00D05E4D" w:rsidP="00D05E4D">
      <w:pPr>
        <w:pStyle w:val="EndNoteBibliography"/>
        <w:spacing w:after="0"/>
      </w:pPr>
      <w:r w:rsidRPr="00D05E4D">
        <w:t>22.</w:t>
      </w:r>
      <w:r w:rsidRPr="00D05E4D">
        <w:tab/>
        <w:t>Maiga-Ascofare O, Rakotozandrindrainy R, Girmann M, Hahn A, Randriamampionona N, Poppert S, et al. Molecular epidemiology and seroprevalence in asymptomatic Plasmodium falciparum infections of Malagasy pregnant women in the highlands. Malaria Journal. 2015;14:1-9.</w:t>
      </w:r>
    </w:p>
    <w:p w:rsidR="00D05E4D" w:rsidRPr="00D05E4D" w:rsidRDefault="00D05E4D" w:rsidP="00D05E4D">
      <w:pPr>
        <w:pStyle w:val="EndNoteBibliography"/>
        <w:spacing w:after="0"/>
      </w:pPr>
      <w:r w:rsidRPr="00D05E4D">
        <w:t>23.</w:t>
      </w:r>
      <w:r w:rsidRPr="00D05E4D">
        <w:tab/>
        <w:t>Martínez Pérez G, González R, Tarr Attia CK, Bardají A, Sarukhan A, Lansana DP, et al. Prevalence of plasmodium falciparum infection and antimalarial resistance among pregnant women attending antenatal care in Monrovia, Liberia. American Journal of Tropical Medicine and Hygiene. 2018;99(4):1-11.</w:t>
      </w:r>
    </w:p>
    <w:p w:rsidR="00D05E4D" w:rsidRPr="00D05E4D" w:rsidRDefault="00D05E4D" w:rsidP="00D05E4D">
      <w:pPr>
        <w:pStyle w:val="EndNoteBibliography"/>
        <w:spacing w:after="0"/>
      </w:pPr>
      <w:r w:rsidRPr="00D05E4D">
        <w:t>24.</w:t>
      </w:r>
      <w:r w:rsidRPr="00D05E4D">
        <w:tab/>
        <w:t>Matangila JR, Lufuluabo J, Ibalanky AL, da Luz RAI, Lutumba P, Van Geertruyden JP. Asymptomatic Plasmodium falciparum infection is associated with anaemia in pregnancy and can be more cost-effectively detected by rapid diagnostic test than by microscopy in Kinshasa, Democratic Republic of the Congo. Malaria Journal. 2014;13(132):1-10.</w:t>
      </w:r>
    </w:p>
    <w:p w:rsidR="00D05E4D" w:rsidRPr="00D05E4D" w:rsidRDefault="00D05E4D" w:rsidP="00D05E4D">
      <w:pPr>
        <w:pStyle w:val="EndNoteBibliography"/>
        <w:spacing w:after="0"/>
      </w:pPr>
      <w:r w:rsidRPr="00D05E4D">
        <w:t>25.</w:t>
      </w:r>
      <w:r w:rsidRPr="00D05E4D">
        <w:tab/>
        <w:t>Mlugu EM, Minzi O, Kamuhabwa AAR, Aklillu E. Prevalence and correlates of asymptomatic malaria and anemia on first antenatal care visit among pregnant women in Southeast, Tanzania. International Journal of Environmental Research and Public Health. 2020;17(9):1-16.</w:t>
      </w:r>
    </w:p>
    <w:p w:rsidR="00D05E4D" w:rsidRPr="00D05E4D" w:rsidRDefault="00D05E4D" w:rsidP="00D05E4D">
      <w:pPr>
        <w:pStyle w:val="EndNoteBibliography"/>
        <w:spacing w:after="0"/>
      </w:pPr>
      <w:r w:rsidRPr="00D05E4D">
        <w:t>26.</w:t>
      </w:r>
      <w:r w:rsidRPr="00D05E4D">
        <w:tab/>
        <w:t>Nega D, Dana D, Tefera T, Eshetu T. Prevalence and predictors of asymptomatic malaria parasitemia among pregnant women in the rural surroundings of Arbaminch Town, South Ethiopia. PLoS ONE. 2015;10(4):1-11.</w:t>
      </w:r>
    </w:p>
    <w:p w:rsidR="00D05E4D" w:rsidRPr="00D05E4D" w:rsidRDefault="00D05E4D" w:rsidP="00D05E4D">
      <w:pPr>
        <w:pStyle w:val="EndNoteBibliography"/>
        <w:spacing w:after="0"/>
      </w:pPr>
      <w:r w:rsidRPr="00D05E4D">
        <w:t>27.</w:t>
      </w:r>
      <w:r w:rsidRPr="00D05E4D">
        <w:tab/>
        <w:t>Nwaneri DU, Adeleye OA, Ande AB. Asymptomatic malaria parasitaemia using rapid diagnostic test in unbooked pregnant women in rural Ondo-south district, Nigeria. Journal of Preventive Medicine and Hygiene. 2013;54(1):49-52.</w:t>
      </w:r>
    </w:p>
    <w:p w:rsidR="00D05E4D" w:rsidRPr="00D05E4D" w:rsidRDefault="00D05E4D" w:rsidP="00D05E4D">
      <w:pPr>
        <w:pStyle w:val="EndNoteBibliography"/>
        <w:spacing w:after="0"/>
      </w:pPr>
      <w:r w:rsidRPr="00D05E4D">
        <w:lastRenderedPageBreak/>
        <w:t>28.</w:t>
      </w:r>
      <w:r w:rsidRPr="00D05E4D">
        <w:tab/>
        <w:t>Nyunt M, Pisciotta J, Feldman AB, Thuma P, Scholl PF, Demirev PA, et al. Detection, of Plasmodium falciparum in pregnancy by laser desorption mass spectrometry. American Journal of Tropical Medicine and Hygiene. 2005;73(3):485-90.</w:t>
      </w:r>
    </w:p>
    <w:p w:rsidR="00D05E4D" w:rsidRPr="00D05E4D" w:rsidRDefault="00D05E4D" w:rsidP="00D05E4D">
      <w:pPr>
        <w:pStyle w:val="EndNoteBibliography"/>
        <w:spacing w:after="0"/>
      </w:pPr>
      <w:r w:rsidRPr="00D05E4D">
        <w:t>29.</w:t>
      </w:r>
      <w:r w:rsidRPr="00D05E4D">
        <w:tab/>
        <w:t>Obebe OO, Falohun OO, Olajuyigbe OO, Lawani MA, Ajayi OA. Impact of asymptomatic plasmodium falciparum on haematological parameters of pregnant women at first antenatal visit in South-Western Nigeria. Tanzania Journal of Health Research. 2018;20(2):1-8.</w:t>
      </w:r>
    </w:p>
    <w:p w:rsidR="00D05E4D" w:rsidRPr="00D05E4D" w:rsidRDefault="00D05E4D" w:rsidP="00D05E4D">
      <w:pPr>
        <w:pStyle w:val="EndNoteBibliography"/>
        <w:spacing w:after="0"/>
      </w:pPr>
      <w:r w:rsidRPr="00D05E4D">
        <w:t>30.</w:t>
      </w:r>
      <w:r w:rsidRPr="00D05E4D">
        <w:tab/>
        <w:t>Ogbodo SO, Nwagha UI, Okaka ANC, Ogenyi SC, Okoko RO, Nwagha TU. Malaria parasitaemia among pregnant women in a rural community Of eastern Nigeria; need for combined measures. Nigerian Journal of Physiological Sciences. 2009;24(2):95-100.</w:t>
      </w:r>
    </w:p>
    <w:p w:rsidR="00D05E4D" w:rsidRPr="00D05E4D" w:rsidRDefault="00D05E4D" w:rsidP="00D05E4D">
      <w:pPr>
        <w:pStyle w:val="EndNoteBibliography"/>
        <w:spacing w:after="0"/>
      </w:pPr>
      <w:r w:rsidRPr="00D05E4D">
        <w:t>31.</w:t>
      </w:r>
      <w:r w:rsidRPr="00D05E4D">
        <w:tab/>
        <w:t>Ogbu GI, Aimakhu CO, Anzaku SA, Ngwan S, Ogbu DA. Prevalence of malaria parasitaemia among asymptomatic women at booking visit in a tertiary hospital, North-central Nigeria. circulation. 2015;2(29):34-6.</w:t>
      </w:r>
    </w:p>
    <w:p w:rsidR="00D05E4D" w:rsidRPr="00D05E4D" w:rsidRDefault="00D05E4D" w:rsidP="00D05E4D">
      <w:pPr>
        <w:pStyle w:val="EndNoteBibliography"/>
        <w:spacing w:after="0"/>
      </w:pPr>
      <w:r w:rsidRPr="00D05E4D">
        <w:t>32.</w:t>
      </w:r>
      <w:r w:rsidRPr="00D05E4D">
        <w:tab/>
        <w:t>Okusanya BO, Eigbefoh JO, Ohiosimuan O, Isabu PA, Okpere EE, Inyang NJ. Utility of intradermal blood smear in the detection of asymptomatic malaria parasitaemia in pregnancy. The Nigerian postgraduate medical journal. 2009;16(3):182-5.</w:t>
      </w:r>
    </w:p>
    <w:p w:rsidR="00D05E4D" w:rsidRPr="00D05E4D" w:rsidRDefault="00D05E4D" w:rsidP="00D05E4D">
      <w:pPr>
        <w:pStyle w:val="EndNoteBibliography"/>
        <w:spacing w:after="0"/>
      </w:pPr>
      <w:r w:rsidRPr="00D05E4D">
        <w:t>33.</w:t>
      </w:r>
      <w:r w:rsidRPr="00D05E4D">
        <w:tab/>
        <w:t>Saute F, Menendez C, Mayor A, Aponte J, Gomez-Olive X, Dgedge M, et al. Malaria in pregnancy in rural Mozambique: the role of parity, submicroscopic and multiple Plasmodium falciparum infections. Tropical medicine &amp; international health : TM &amp; IH. 2002;7(1):19-28.</w:t>
      </w:r>
    </w:p>
    <w:p w:rsidR="00D05E4D" w:rsidRPr="00D05E4D" w:rsidRDefault="00D05E4D" w:rsidP="00D05E4D">
      <w:pPr>
        <w:pStyle w:val="EndNoteBibliography"/>
        <w:spacing w:after="0"/>
      </w:pPr>
      <w:r w:rsidRPr="00D05E4D">
        <w:t>34.</w:t>
      </w:r>
      <w:r w:rsidRPr="00D05E4D">
        <w:tab/>
        <w:t>Sule-Odu A, Akadri A, Adeiyi T, Sotunsa J, Durojaiye B, Oluwole A. Prevalence of malaria parasitaemia amongst asymptomatic pregnant women in Sagamu. Tropical Journal of Obstetrics and Gynaecology. 2015;32(1):118-23.</w:t>
      </w:r>
    </w:p>
    <w:p w:rsidR="00D05E4D" w:rsidRPr="00D05E4D" w:rsidRDefault="00D05E4D" w:rsidP="00D05E4D">
      <w:pPr>
        <w:pStyle w:val="EndNoteBibliography"/>
      </w:pPr>
      <w:r w:rsidRPr="00D05E4D">
        <w:t>35.</w:t>
      </w:r>
      <w:r w:rsidRPr="00D05E4D">
        <w:tab/>
        <w:t>Zablon KN, Kakilla C, Lykina T, Minakova V, Chibago A, Zanda B. Prevalence of&lt;i&gt; Plasmodium falciparum&lt;/i&gt; Malaria among Pregnant Students in Dodoma Region, Tanzania: No Cases Have Been Detected. Malaria Research and Treatment. 2015;2015(5):1-5.</w:t>
      </w:r>
    </w:p>
    <w:p w:rsidR="00061005" w:rsidRDefault="00C32225">
      <w:r>
        <w:fldChar w:fldCharType="end"/>
      </w:r>
    </w:p>
    <w:sectPr w:rsidR="000610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9wp0tf6pe9ahe2d0ox9px6dx02z0vv5ez9&quot;&gt;Revision2Malaria&lt;record-ids&gt;&lt;item&gt;3&lt;/item&gt;&lt;item&gt;4&lt;/item&gt;&lt;item&gt;6&lt;/item&gt;&lt;item&gt;7&lt;/item&gt;&lt;item&gt;8&lt;/item&gt;&lt;item&gt;13&lt;/item&gt;&lt;item&gt;22&lt;/item&gt;&lt;item&gt;25&lt;/item&gt;&lt;item&gt;26&lt;/item&gt;&lt;item&gt;27&lt;/item&gt;&lt;item&gt;29&lt;/item&gt;&lt;item&gt;30&lt;/item&gt;&lt;item&gt;32&lt;/item&gt;&lt;item&gt;37&lt;/item&gt;&lt;item&gt;41&lt;/item&gt;&lt;item&gt;43&lt;/item&gt;&lt;item&gt;44&lt;/item&gt;&lt;item&gt;45&lt;/item&gt;&lt;item&gt;46&lt;/item&gt;&lt;item&gt;48&lt;/item&gt;&lt;item&gt;51&lt;/item&gt;&lt;item&gt;55&lt;/item&gt;&lt;item&gt;57&lt;/item&gt;&lt;item&gt;58&lt;/item&gt;&lt;item&gt;62&lt;/item&gt;&lt;item&gt;67&lt;/item&gt;&lt;item&gt;70&lt;/item&gt;&lt;item&gt;72&lt;/item&gt;&lt;item&gt;73&lt;/item&gt;&lt;item&gt;75&lt;/item&gt;&lt;item&gt;76&lt;/item&gt;&lt;item&gt;77&lt;/item&gt;&lt;item&gt;80&lt;/item&gt;&lt;item&gt;83&lt;/item&gt;&lt;item&gt;84&lt;/item&gt;&lt;/record-ids&gt;&lt;/item&gt;&lt;/Libraries&gt;"/>
  </w:docVars>
  <w:rsids>
    <w:rsidRoot w:val="00767E10"/>
    <w:rsid w:val="00061005"/>
    <w:rsid w:val="002F37A7"/>
    <w:rsid w:val="003746FD"/>
    <w:rsid w:val="00431C8D"/>
    <w:rsid w:val="004E2C80"/>
    <w:rsid w:val="006159C4"/>
    <w:rsid w:val="00767E10"/>
    <w:rsid w:val="00815D5C"/>
    <w:rsid w:val="00871136"/>
    <w:rsid w:val="00981096"/>
    <w:rsid w:val="009A3F3F"/>
    <w:rsid w:val="00A309E1"/>
    <w:rsid w:val="00C32225"/>
    <w:rsid w:val="00D05E4D"/>
    <w:rsid w:val="00F92DA9"/>
    <w:rsid w:val="00FF31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350945-B1CB-4DAA-8980-5495DC919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767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67E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3222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2225"/>
    <w:rPr>
      <w:rFonts w:ascii="Calibri" w:hAnsi="Calibri" w:cs="Calibri"/>
      <w:noProof/>
    </w:rPr>
  </w:style>
  <w:style w:type="paragraph" w:customStyle="1" w:styleId="EndNoteBibliography">
    <w:name w:val="EndNote Bibliography"/>
    <w:basedOn w:val="Normal"/>
    <w:link w:val="EndNoteBibliographyChar"/>
    <w:rsid w:val="00C3222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3222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5</Pages>
  <Words>3812</Words>
  <Characters>21733</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39</cp:revision>
  <dcterms:created xsi:type="dcterms:W3CDTF">2021-02-10T20:38:00Z</dcterms:created>
  <dcterms:modified xsi:type="dcterms:W3CDTF">2021-02-18T08:53:00Z</dcterms:modified>
</cp:coreProperties>
</file>